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1CE338C" w14:textId="77777777" w:rsidR="00A73F99" w:rsidRDefault="00A73F99">
      <w:pPr>
        <w:rPr>
          <w:ins w:id="0" w:author="Microsoft Office User" w:date="2017-01-28T14:12:00Z"/>
          <w:b/>
          <w:sz w:val="36"/>
          <w:u w:val="single"/>
        </w:rPr>
      </w:pPr>
      <w:ins w:id="1" w:author="Microsoft Office User" w:date="2017-01-28T14:12:00Z">
        <w:r>
          <w:rPr>
            <w:b/>
            <w:sz w:val="36"/>
            <w:u w:val="single"/>
          </w:rPr>
          <w:t xml:space="preserve">Introduction </w:t>
        </w:r>
      </w:ins>
    </w:p>
    <w:p w14:paraId="3C5D5765" w14:textId="77777777" w:rsidR="00A73F99" w:rsidRDefault="00A73F99">
      <w:pPr>
        <w:rPr>
          <w:b/>
          <w:sz w:val="36"/>
          <w:u w:val="single"/>
        </w:rPr>
      </w:pPr>
    </w:p>
    <w:p w14:paraId="581D7DBE" w14:textId="27E2A9A0" w:rsidR="00AE79F4" w:rsidRDefault="00AE79F4" w:rsidP="007069CE">
      <w:pPr>
        <w:pStyle w:val="ListParagraph"/>
        <w:numPr>
          <w:ilvl w:val="0"/>
          <w:numId w:val="3"/>
        </w:numPr>
      </w:pPr>
      <w:r>
        <w:t>Mention glucocorticoid and obesity prevalence</w:t>
      </w:r>
    </w:p>
    <w:p w14:paraId="2E9F1483" w14:textId="2D38B20F" w:rsidR="00AE79F4" w:rsidRDefault="00AE79F4" w:rsidP="007069CE">
      <w:pPr>
        <w:pStyle w:val="ListParagraph"/>
        <w:numPr>
          <w:ilvl w:val="0"/>
          <w:numId w:val="3"/>
        </w:numPr>
        <w:rPr>
          <w:ins w:id="2" w:author="Microsoft Office User" w:date="2017-07-13T09:42:00Z"/>
        </w:rPr>
      </w:pPr>
      <w:r>
        <w:t>Mention background on glucocorticoids and lipolysis</w:t>
      </w:r>
    </w:p>
    <w:p w14:paraId="3FBC40A2" w14:textId="77777777" w:rsidR="00FD36B7" w:rsidRDefault="00FD36B7" w:rsidP="00FD36B7">
      <w:pPr>
        <w:rPr>
          <w:ins w:id="3" w:author="Microsoft Office User" w:date="2017-07-12T11:30:00Z"/>
        </w:rPr>
      </w:pPr>
    </w:p>
    <w:p w14:paraId="69D0A324" w14:textId="1C291D1F" w:rsidR="000D5336" w:rsidRDefault="000D5336" w:rsidP="0048623D">
      <w:pPr>
        <w:rPr>
          <w:ins w:id="4" w:author="Microsoft Office User" w:date="2017-07-13T09:52:00Z"/>
        </w:rPr>
      </w:pPr>
      <w:ins w:id="5" w:author="Microsoft Office User" w:date="2017-07-13T09:58:00Z">
        <w:r>
          <w:t>Obesity</w:t>
        </w:r>
      </w:ins>
      <w:ins w:id="6" w:author="Microsoft Office User" w:date="2017-07-12T14:40:00Z">
        <w:r w:rsidR="003A1DC0">
          <w:t xml:space="preserve"> </w:t>
        </w:r>
      </w:ins>
      <w:ins w:id="7" w:author="Microsoft Office User" w:date="2017-07-20T16:10:00Z">
        <w:r w:rsidR="00CC65E7">
          <w:t>is often accompanied</w:t>
        </w:r>
      </w:ins>
      <w:ins w:id="8" w:author="Microsoft Office User" w:date="2017-07-20T16:09:00Z">
        <w:r w:rsidR="00CC65E7">
          <w:t xml:space="preserve"> by</w:t>
        </w:r>
      </w:ins>
      <w:ins w:id="9" w:author="Microsoft Office User" w:date="2017-07-12T11:33:00Z">
        <w:r w:rsidR="00FB5751">
          <w:t xml:space="preserve"> a multitude of metabolic compl</w:t>
        </w:r>
      </w:ins>
      <w:ins w:id="10" w:author="Microsoft Office User" w:date="2017-07-12T11:34:00Z">
        <w:r w:rsidR="00FB5751">
          <w:t>ic</w:t>
        </w:r>
      </w:ins>
      <w:ins w:id="11" w:author="Microsoft Office User" w:date="2017-07-12T11:33:00Z">
        <w:r w:rsidR="00FB5751">
          <w:t>ations</w:t>
        </w:r>
      </w:ins>
      <w:ins w:id="12" w:author="Microsoft Office User" w:date="2017-07-13T09:40:00Z">
        <w:r w:rsidR="00E04A5F">
          <w:t>,</w:t>
        </w:r>
      </w:ins>
      <w:ins w:id="13" w:author="Microsoft Office User" w:date="2017-07-12T11:33:00Z">
        <w:r w:rsidR="00FB5751">
          <w:t xml:space="preserve"> such as </w:t>
        </w:r>
      </w:ins>
      <w:ins w:id="14" w:author="Microsoft Office User" w:date="2017-07-20T16:29:00Z">
        <w:r w:rsidR="00522C09">
          <w:t xml:space="preserve">insulin resistance </w:t>
        </w:r>
      </w:ins>
      <w:ins w:id="15" w:author="Microsoft Office User" w:date="2017-07-20T16:26:00Z">
        <w:r w:rsidR="00B2448B">
          <w:fldChar w:fldCharType="begin" w:fldLock="1"/>
        </w:r>
      </w:ins>
      <w:r w:rsidR="00A621EB">
        <w:instrText>ADDIN CSL_CITATION { "citationItems" : [ { "id" : "ITEM-1", "itemData" : { "author" : [ { "dropping-particle" : "", "family" : "Karam", "given" : "John H", "non-dropping-particle" : "", "parse-names" : false, "suffix" : "" }, { "dropping-particle" : "", "family" : "Grodsky", "given" : "Gerold M", "non-dropping-particle" : "", "parse-names" : false, "suffix" : "" }, { "dropping-particle" : "", "family" : "Ph", "given" : "D", "non-dropping-particle" : "", "parse-names" : false, "suffix" : "" }, { "dropping-particle" : "", "family" : "Forsham", "given" : "Peter H", "non-dropping-particle" : "", "parse-names" : false, "suffix" : "" } ], "id" : "ITEM-1", "issued" : { "date-parts" : [ [ "0" ] ] }, "title" : "Excessive Insulin Response to Glucose in Obese Subjects as Measured by Immunochemical Assay", "type" : "article-journal" }, "uris" : [ "http://www.mendeley.com/documents/?uuid=bb72c5e6-d17b-438b-95fc-c49deadc79b9" ] }, { "id" : "ITEM-2", "itemData" : { "author" : [ { "dropping-particle" : "", "family" : "Bagdadea", "given" : "John D", "non-dropping-particle" : "", "parse-names" : false, "suffix" : "" }, { "dropping-particle" : "", "family" : "Bierman", "given" : "Edwin L", "non-dropping-particle" : "", "parse-names" : false, "suffix" : "" }, { "dropping-particle" : "", "family" : "Porte", "given" : "Daniel", "non-dropping-particle" : "", "parse-names" : false, "suffix" : "" }, { "dropping-particle" : "", "family" : "Ii", "given" : "J R", "non-dropping-particle" : "", "parse-names" : false, "suffix" : "" }, { "dropping-particle" : "", "family" : "Nih", "given" : "Washington", "non-dropping-particle" : "", "parse-names" : false, "suffix" : "" }, { "dropping-particle" : "", "family" : "Presented", "given" : "Grant Fr-", "non-dropping-particle" : "", "parse-names" : false, "suffix" : "" } ], "id" : "ITEM-2", "issue" : "10", "issued" : { "date-parts" : [ [ "1967" ] ] }, "title" : "The Significance of Basal Insulin Levels in the Evaluation of the Insulin Response to Glucose in Diabetic and Nondiabetic Subjects *", "type" : "article-journal", "volume" : "46" }, "uris" : [ "http://www.mendeley.com/documents/?uuid=5d1f019c-e913-4c8b-b0da-a67955a7d06d" ] }, { "id" : "ITEM-3", "itemData" : { "DOI" : "10.1530/EJE-16-0434", "author" : [ { "dropping-particle" : "", "family" : "Steffensen", "given" : "Charlotte", "non-dropping-particle" : "", "parse-names" : false, "suffix" : "" }, { "dropping-particle" : "", "family" : "Pereira", "given" : "Alberto M", "non-dropping-particle" : "", "parse-names" : false, "suffix" : "" }, { "dropping-particle" : "", "family" : "Dekkers", "given" : "Olaf M", "non-dropping-particle" : "", "parse-names" : false, "suffix" : "" } ], "id" : "ITEM-3", "issue" : "5", "issued" : { "date-parts" : [ [ "2016" ] ] }, "title" : "Prevalence of hypercortisolism in type 2 diabetes patients : a systematic review and", "type" : "article-journal" }, "uris" : [ "http://www.mendeley.com/documents/?uuid=06f7ff8f-ce06-4931-ada8-24b7af123035" ] } ], "mendeley" : { "formattedCitation" : "(1\u20133)", "plainTextFormattedCitation" : "(1\u20133)", "previouslyFormattedCitation" : "(1\u20133)" }, "properties" : { "noteIndex" : 0 }, "schema" : "https://github.com/citation-style-language/schema/raw/master/csl-citation.json" }</w:instrText>
      </w:r>
      <w:r w:rsidR="00B2448B">
        <w:fldChar w:fldCharType="separate"/>
      </w:r>
      <w:r w:rsidR="00B70BD0" w:rsidRPr="00B70BD0">
        <w:rPr>
          <w:noProof/>
        </w:rPr>
        <w:t>(1–3)</w:t>
      </w:r>
      <w:ins w:id="16" w:author="Microsoft Office User" w:date="2017-07-20T16:26:00Z">
        <w:r w:rsidR="00B2448B">
          <w:fldChar w:fldCharType="end"/>
        </w:r>
      </w:ins>
      <w:ins w:id="17" w:author="Microsoft Office User" w:date="2017-07-20T16:30:00Z">
        <w:r w:rsidR="00590707">
          <w:t xml:space="preserve"> </w:t>
        </w:r>
      </w:ins>
      <w:ins w:id="18" w:author="Microsoft Office User" w:date="2017-07-12T11:33:00Z">
        <w:r w:rsidR="00FB5751">
          <w:t>and non-alcoholic fatty liver disease (NAFLD</w:t>
        </w:r>
        <w:r w:rsidR="006F6BBD">
          <w:t>;</w:t>
        </w:r>
      </w:ins>
      <w:ins w:id="19" w:author="Microsoft Office User" w:date="2017-07-21T11:28:00Z">
        <w:r w:rsidR="00C37F4D">
          <w:t xml:space="preserve"> </w:t>
        </w:r>
      </w:ins>
      <w:ins w:id="20" w:author="Microsoft Office User" w:date="2017-07-20T16:50:00Z">
        <w:r w:rsidR="00801511">
          <w:fldChar w:fldCharType="begin" w:fldLock="1"/>
        </w:r>
      </w:ins>
      <w:r w:rsidR="00A621EB">
        <w:instrText>ADDIN CSL_CITATION { "citationItems" : [ { "id" : "ITEM-1", "itemData" : { "author" : [ { "dropping-particle" : "", "family" : "Wanless, IR; Lentz", "given" : "JS", "non-dropping-particle" : "", "parse-names" : false, "suffix" : "" } ], "container-title" : "Hepatology", "id" : "ITEM-1", "issue" : "5", "issued" : { "date-parts" : [ [ "1990" ] ] }, "page" : "1106-1110", "title" : "Fatty Liver Hepatitis ( Steatohepatitis ) and Obesity : An Autopsy Study with Analysis of Risk Factors", "type" : "article-journal", "volume" : "12" }, "uris" : [ "http://www.mendeley.com/documents/?uuid=9404ad7e-f7e1-4b93-88fd-872e24ded589" ] }, { "id" : "ITEM-2", "itemData" : { "DOI" : "10.1053/bega.2002.0334", "author" : [ { "dropping-particle" : "", "family" : "Youssef", "given" : "Wael I", "non-dropping-particle" : "", "parse-names" : false, "suffix" : "" }, { "dropping-particle" : "", "family" : "Mccullough", "given" : "Arthur J", "non-dropping-particle" : "", "parse-names" : false, "suffix" : "" } ], "id" : "ITEM-2", "issue" : "5", "issued" : { "date-parts" : [ [ "2002" ] ] }, "page" : "733-747", "title" : "Steatohepatitis in obese individuals", "type" : "article-journal", "volume" : "16" }, "uris" : [ "http://www.mendeley.com/documents/?uuid=cf4da4ff-e9b5-4ab0-8d5a-6572ffb821d6" ] } ], "mendeley" : { "formattedCitation" : "(4,5)", "plainTextFormattedCitation" : "(4,5)", "previouslyFormattedCitation" : "(4,5)" }, "properties" : { "noteIndex" : 0 }, "schema" : "https://github.com/citation-style-language/schema/raw/master/csl-citation.json" }</w:instrText>
      </w:r>
      <w:r w:rsidR="00801511">
        <w:fldChar w:fldCharType="separate"/>
      </w:r>
      <w:r w:rsidR="00B70BD0" w:rsidRPr="00B70BD0">
        <w:rPr>
          <w:noProof/>
        </w:rPr>
        <w:t>(4,5)</w:t>
      </w:r>
      <w:ins w:id="21" w:author="Microsoft Office User" w:date="2017-07-20T16:50:00Z">
        <w:r w:rsidR="00801511">
          <w:fldChar w:fldCharType="end"/>
        </w:r>
      </w:ins>
      <w:ins w:id="22" w:author="Microsoft Office User" w:date="2017-07-20T16:51:00Z">
        <w:r w:rsidR="006F6BBD">
          <w:t>)</w:t>
        </w:r>
      </w:ins>
      <w:ins w:id="23" w:author="Microsoft Office User" w:date="2017-07-12T11:33:00Z">
        <w:r w:rsidR="00FB5751">
          <w:t xml:space="preserve">. </w:t>
        </w:r>
      </w:ins>
      <w:ins w:id="24" w:author="Microsoft Office User" w:date="2017-07-13T09:53:00Z">
        <w:r>
          <w:t>Similarly, chronically elevated glucocorticoids, such as is seen in Cushing’s disease or glucocort</w:t>
        </w:r>
        <w:r w:rsidR="00D870E5">
          <w:t>icoid treatment, is often matched</w:t>
        </w:r>
        <w:r>
          <w:t xml:space="preserve"> with </w:t>
        </w:r>
      </w:ins>
      <w:ins w:id="25" w:author="Microsoft Office User" w:date="2017-07-20T17:06:00Z">
        <w:r w:rsidR="00D870E5">
          <w:t>impaired glucose tolerance or type 2 diabetes</w:t>
        </w:r>
      </w:ins>
      <w:ins w:id="26" w:author="Microsoft Office User" w:date="2017-07-20T17:04:00Z">
        <w:r w:rsidR="00471634">
          <w:t xml:space="preserve"> </w:t>
        </w:r>
      </w:ins>
      <w:ins w:id="27" w:author="Microsoft Office User" w:date="2017-07-20T19:05:00Z">
        <w:r w:rsidR="002C7060">
          <w:fldChar w:fldCharType="begin" w:fldLock="1"/>
        </w:r>
      </w:ins>
      <w:r w:rsidR="00A621EB">
        <w:instrText>ADDIN CSL_CITATION { "citationItems" : [ { "id" : "ITEM-1", "itemData" : { "DOI" : "10.1016/j.ecl.2007.10.010", "author" : [ { "dropping-particle" : "", "family" : "Pivonello", "given" : "Rosario", "non-dropping-particle" : "", "parse-names" : false, "suffix" : "" }, { "dropping-particle" : "De", "family" : "Martino", "given" : "Maria Cristina", "non-dropping-particle" : "", "parse-names" : false, "suffix" : "" }, { "dropping-particle" : "De", "family" : "Leo", "given" : "Monica", "non-dropping-particle" : "", "parse-names" : false, "suffix" : "" }, { "dropping-particle" : "", "family" : "Lombardi", "given" : "Gaetano", "non-dropping-particle" : "", "parse-names" : false, "suffix" : "" }, { "dropping-particle" : "", "family" : "Colao", "given" : "Annamaria", "non-dropping-particle" : "", "parse-names" : false, "suffix" : "" } ], "id" : "ITEM-1", "issued" : { "date-parts" : [ [ "2008" ] ] }, "page" : "135-149", "title" : "Cushing\u2019s Syndrome", "type" : "article-journal", "volume" : "37" }, "uris" : [ "http://www.mendeley.com/documents/?uuid=fbabfca0-ac83-4631-a32d-a59b61b44071" ] }, { "id" : "ITEM-2", "itemData" : { "DOI" : "10.1007/s00592-009-0112-9", "ISBN" : "0059200901129", "author" : [ { "dropping-particle" : "", "family" : "Resmini", "given" : "Eugenia", "non-dropping-particle" : "", "parse-names" : false, "suffix" : "" }, { "dropping-particle" : "", "family" : "Minuto", "given" : "\u00c6 Francesco", "non-dropping-particle" : "", "parse-names" : false, "suffix" : "" }, { "dropping-particle" : "", "family" : "Colao", "given" : "Annamaria", "non-dropping-particle" : "", "parse-names" : false, "suffix" : "" }, { "dropping-particle" : "", "family" : "Ferone", "given" : "\u00c6 Diego", "non-dropping-particle" : "", "parse-names" : false, "suffix" : "" } ], "id" : "ITEM-2", "issued" : { "date-parts" : [ [ "2009" ] ] }, "page" : "85-95", "title" : "Secondary diabetes associated with principal endocrinopathies : the impact of new treatment modalities", "type" : "article-journal" }, "uris" : [ "http://www.mendeley.com/documents/?uuid=9b0e6092-c893-426b-8d36-8b9206cef5db" ] } ], "mendeley" : { "formattedCitation" : "(6,7)", "plainTextFormattedCitation" : "(6,7)", "previouslyFormattedCitation" : "(6,7)" }, "properties" : { "noteIndex" : 0 }, "schema" : "https://github.com/citation-style-language/schema/raw/master/csl-citation.json" }</w:instrText>
      </w:r>
      <w:r w:rsidR="002C7060">
        <w:fldChar w:fldCharType="separate"/>
      </w:r>
      <w:r w:rsidR="00B70BD0" w:rsidRPr="00B70BD0">
        <w:rPr>
          <w:noProof/>
        </w:rPr>
        <w:t>(6,7)</w:t>
      </w:r>
      <w:ins w:id="28" w:author="Microsoft Office User" w:date="2017-07-20T19:05:00Z">
        <w:r w:rsidR="002C7060">
          <w:fldChar w:fldCharType="end"/>
        </w:r>
        <w:r w:rsidR="002C7060">
          <w:t xml:space="preserve"> </w:t>
        </w:r>
      </w:ins>
      <w:ins w:id="29" w:author="Microsoft Office User" w:date="2017-07-20T17:04:00Z">
        <w:r w:rsidR="00471634">
          <w:t>and</w:t>
        </w:r>
      </w:ins>
      <w:ins w:id="30" w:author="Microsoft Office User" w:date="2017-07-13T09:53:00Z">
        <w:r>
          <w:t xml:space="preserve"> is associated with fatty liver</w:t>
        </w:r>
      </w:ins>
      <w:ins w:id="31" w:author="Microsoft Office User" w:date="2017-07-20T19:05:00Z">
        <w:r w:rsidR="002C7060">
          <w:t xml:space="preserve"> </w:t>
        </w:r>
      </w:ins>
      <w:ins w:id="32" w:author="Microsoft Office User" w:date="2017-07-20T19:03:00Z">
        <w:r w:rsidR="00711CDF">
          <w:fldChar w:fldCharType="begin" w:fldLock="1"/>
        </w:r>
      </w:ins>
      <w:r w:rsidR="00A621EB">
        <w:instrText>ADDIN CSL_CITATION { "citationItems" : [ { "id" : "ITEM-1", "itemData" : { "DOI" : "10.1530/eje.0.1490543", "ISSN" : "0804-4643", "author" : [ { "dropping-particle" : "", "family" : "Rockall", "given" : "A.", "non-dropping-particle" : "", "parse-names" : false, "suffix" : "" }, { "dropping-particle" : "", "family" : "Sohaib", "given" : "S.", "non-dropping-particle" : "", "parse-names" : false, "suffix" : "" }, { "dropping-particle" : "", "family" : "Evans", "given" : "D", "non-dropping-particle" : "", "parse-names" : false, "suffix" : "" }, { "dropping-particle" : "", "family" : "Kaltsas", "given" : "G", "non-dropping-particle" : "", "parse-names" : false, "suffix" : "" }, { "dropping-particle" : "", "family" : "Isidori", "given" : "A.", "non-dropping-particle" : "", "parse-names" : false, "suffix" : "" }, { "dropping-particle" : "", "family" : "Monson", "given" : "J.", "non-dropping-particle" : "", "parse-names" : false, "suffix" : "" }, { "dropping-particle" : "", "family" : "Besser", "given" : "G.", "non-dropping-particle" : "", "parse-names" : false, "suffix" : "" }, { "dropping-particle" : "", "family" : "Grossman", "given" : "A.", "non-dropping-particle" : "", "parse-names" : false, "suffix" : "" }, { "dropping-particle" : "", "family" : "Reznek", "given" : "R.", "non-dropping-particle" : "", "parse-names" : false, "suffix" : "" } ], "container-title" : "European Journal of Endocrinology", "id" : "ITEM-1", "issued" : { "date-parts" : [ [ "2003" ] ] }, "page" : "543-548", "title" : "Hepatic steatosis in Cushing's syndrome: a radiological assessment using computed tomography", "type" : "article-journal", "volume" : "149" }, "uris" : [ "http://www.mendeley.com/documents/?uuid=19475220-d6a9-4dab-b4d4-cb43e7112900" ] }, { "id" : "ITEM-2", "itemData" : { "DOI" : "10.1111/j.1478-3231.2011.02685.x", "author" : [ { "dropping-particle" : "", "family" : "Cerda", "given" : "Jaime", "non-dropping-particle" : "", "parse-names" : false, "suffix" : "" }, { "dropping-particle" : "", "family" : "Fardella", "given" : "Carlos E", "non-dropping-particle" : "", "parse-names" : false, "suffix" : "" }, { "dropping-particle" : "", "family" : "Arrese", "given" : "Marco", "non-dropping-particle" : "", "parse-names" : false, "suffix" : "" } ], "id" : "ITEM-2", "issue" : "Cvd", "issued" : { "date-parts" : [ [ "2012" ] ] }, "page" : "392-399", "title" : "Overexpression of 11 b -hydroxysteroid dehydrogenase type 1 in visceral adipose tissue and portal hypercortisolism in non-alcoholic fatty liver disease", "type" : "article-journal" }, "uris" : [ "http://www.mendeley.com/documents/?uuid=fef1569c-8032-469d-a491-e058ea19d662" ] } ], "mendeley" : { "formattedCitation" : "(8,9)", "plainTextFormattedCitation" : "(8,9)", "previouslyFormattedCitation" : "(8,9)" }, "properties" : { "noteIndex" : 0 }, "schema" : "https://github.com/citation-style-language/schema/raw/master/csl-citation.json" }</w:instrText>
      </w:r>
      <w:r w:rsidR="00711CDF">
        <w:fldChar w:fldCharType="separate"/>
      </w:r>
      <w:r w:rsidR="00B70BD0" w:rsidRPr="00B70BD0">
        <w:rPr>
          <w:noProof/>
        </w:rPr>
        <w:t>(8,9)</w:t>
      </w:r>
      <w:ins w:id="33" w:author="Microsoft Office User" w:date="2017-07-20T19:03:00Z">
        <w:r w:rsidR="00711CDF">
          <w:fldChar w:fldCharType="end"/>
        </w:r>
      </w:ins>
      <w:ins w:id="34" w:author="Microsoft Office User" w:date="2017-07-13T09:53:00Z">
        <w:r>
          <w:t>, as well as changes in fat mass and distribution</w:t>
        </w:r>
      </w:ins>
      <w:ins w:id="35" w:author="Microsoft Office User" w:date="2017-07-21T11:28:00Z">
        <w:r w:rsidR="00C37F4D">
          <w:t xml:space="preserve"> </w:t>
        </w:r>
      </w:ins>
      <w:ins w:id="36" w:author="Microsoft Office User" w:date="2017-07-20T19:09:00Z">
        <w:r w:rsidR="00064776">
          <w:fldChar w:fldCharType="begin" w:fldLock="1"/>
        </w:r>
      </w:ins>
      <w:r w:rsidR="00A621EB">
        <w:instrText>ADDIN CSL_CITATION { "citationItems" : [ { "id" : "ITEM-1", "itemData" : { "DOI" : "10.1111/j.1365-2265.2009.03712.x", "author" : [ { "dropping-particle" : "", "family" : "Rutters", "given" : "Femke", "non-dropping-particle" : "", "parse-names" : false, "suffix" : "" }, { "dropping-particle" : "", "family" : "Nieuwenhuizen", "given" : "Arie G", "non-dropping-particle" : "", "parse-names" : false, "suffix" : "" }, { "dropping-particle" : "", "family" : "Lemmens", "given" : "Sofie G T", "non-dropping-particle" : "", "parse-names" : false, "suffix" : "" }, { "dropping-particle" : "", "family" : "Born", "given" : "Jurriaan M", "non-dropping-particle" : "", "parse-names" : false, "suffix" : "" }, { "dropping-particle" : "", "family" : "Westerterp-plantenga", "given" : "Margriet S", "non-dropping-particle" : "", "parse-names" : false, "suffix" : "" } ], "id" : "ITEM-1", "issued" : { "date-parts" : [ [ "2010" ] ] }, "page" : "738-743", "title" : "Hypothalamic \u2013 Pituitary \u2013 Adrenal ( HPA ) axis functioning in relation to body fat distribution", "type" : "article-journal" }, "uris" : [ "http://www.mendeley.com/documents/?uuid=f2465d10-4343-40cf-a8c5-8b0b70a11ff9" ] } ], "mendeley" : { "formattedCitation" : "(10)", "plainTextFormattedCitation" : "(10)", "previouslyFormattedCitation" : "(10)" }, "properties" : { "noteIndex" : 0 }, "schema" : "https://github.com/citation-style-language/schema/raw/master/csl-citation.json" }</w:instrText>
      </w:r>
      <w:r w:rsidR="00064776">
        <w:fldChar w:fldCharType="separate"/>
      </w:r>
      <w:r w:rsidR="00B70BD0" w:rsidRPr="00B70BD0">
        <w:rPr>
          <w:noProof/>
        </w:rPr>
        <w:t>(10)</w:t>
      </w:r>
      <w:ins w:id="37" w:author="Microsoft Office User" w:date="2017-07-20T19:09:00Z">
        <w:r w:rsidR="00064776">
          <w:fldChar w:fldCharType="end"/>
        </w:r>
      </w:ins>
      <w:ins w:id="38" w:author="Microsoft Office User" w:date="2017-07-13T09:53:00Z">
        <w:r>
          <w:t>. Though these diseases</w:t>
        </w:r>
      </w:ins>
      <w:ins w:id="39" w:author="Microsoft Office User" w:date="2017-07-13T09:55:00Z">
        <w:r>
          <w:t xml:space="preserve"> and</w:t>
        </w:r>
      </w:ins>
      <w:ins w:id="40" w:author="Microsoft Office User" w:date="2017-07-13T09:54:00Z">
        <w:r>
          <w:t xml:space="preserve"> their co-morbidities</w:t>
        </w:r>
      </w:ins>
      <w:ins w:id="41" w:author="Microsoft Office User" w:date="2017-07-13T09:53:00Z">
        <w:r>
          <w:t xml:space="preserve"> are well </w:t>
        </w:r>
      </w:ins>
      <w:ins w:id="42" w:author="Microsoft Office User" w:date="2017-07-13T11:16:00Z">
        <w:r w:rsidR="00A80864">
          <w:t>characterized</w:t>
        </w:r>
      </w:ins>
      <w:ins w:id="43" w:author="Microsoft Office User" w:date="2017-07-13T09:55:00Z">
        <w:r>
          <w:t>, underlying mechanisms</w:t>
        </w:r>
        <w:r w:rsidR="004329A2">
          <w:t xml:space="preserve"> caused by the disease</w:t>
        </w:r>
      </w:ins>
      <w:ins w:id="44" w:author="Microsoft Office User" w:date="2017-07-13T09:56:00Z">
        <w:r>
          <w:t xml:space="preserve"> subsequently lead</w:t>
        </w:r>
      </w:ins>
      <w:ins w:id="45" w:author="Microsoft Office User" w:date="2017-07-13T11:17:00Z">
        <w:r w:rsidR="00E71594">
          <w:t>ing</w:t>
        </w:r>
      </w:ins>
      <w:ins w:id="46" w:author="Microsoft Office User" w:date="2017-07-13T09:56:00Z">
        <w:r>
          <w:t xml:space="preserve"> to these metabolic complications</w:t>
        </w:r>
      </w:ins>
      <w:ins w:id="47" w:author="Microsoft Office User" w:date="2017-07-13T15:57:00Z">
        <w:r w:rsidR="004329A2">
          <w:t xml:space="preserve"> have not been identified</w:t>
        </w:r>
      </w:ins>
      <w:ins w:id="48" w:author="Microsoft Office User" w:date="2017-07-13T09:56:00Z">
        <w:r>
          <w:t xml:space="preserve">. Moreover, to our knowledge, the </w:t>
        </w:r>
      </w:ins>
      <w:ins w:id="49" w:author="Microsoft Office User" w:date="2017-07-13T09:57:00Z">
        <w:r>
          <w:t>combination of obesity and elevated glucocorticoids</w:t>
        </w:r>
      </w:ins>
      <w:ins w:id="50" w:author="Microsoft Office User" w:date="2017-07-13T11:17:00Z">
        <w:r w:rsidR="00E71594">
          <w:t xml:space="preserve"> on the severity of</w:t>
        </w:r>
      </w:ins>
      <w:ins w:id="51" w:author="Microsoft Office User" w:date="2017-07-13T11:18:00Z">
        <w:r w:rsidR="00E71594">
          <w:t xml:space="preserve"> the aforementioned</w:t>
        </w:r>
      </w:ins>
      <w:ins w:id="52" w:author="Microsoft Office User" w:date="2017-07-13T11:17:00Z">
        <w:r w:rsidR="00E71594">
          <w:t xml:space="preserve"> </w:t>
        </w:r>
      </w:ins>
      <w:ins w:id="53" w:author="Microsoft Office User" w:date="2017-07-13T11:18:00Z">
        <w:r w:rsidR="00E71594">
          <w:t>outcomes</w:t>
        </w:r>
      </w:ins>
      <w:ins w:id="54" w:author="Microsoft Office User" w:date="2017-07-13T09:57:00Z">
        <w:r>
          <w:t xml:space="preserve"> has yet to be investigated.</w:t>
        </w:r>
      </w:ins>
    </w:p>
    <w:p w14:paraId="65EB47D3" w14:textId="77777777" w:rsidR="000D5336" w:rsidRDefault="000D5336" w:rsidP="0048623D">
      <w:pPr>
        <w:rPr>
          <w:ins w:id="55" w:author="Microsoft Office User" w:date="2017-07-13T09:59:00Z"/>
        </w:rPr>
      </w:pPr>
    </w:p>
    <w:p w14:paraId="20D3C5BE" w14:textId="29D25A3C" w:rsidR="00A82500" w:rsidRDefault="00A82500" w:rsidP="0048623D">
      <w:pPr>
        <w:rPr>
          <w:ins w:id="56" w:author="Microsoft Office User" w:date="2017-07-13T10:01:00Z"/>
        </w:rPr>
      </w:pPr>
      <w:ins w:id="57" w:author="Microsoft Office User" w:date="2017-07-13T09:59:00Z">
        <w:r>
          <w:t>It is well known that obesity has become an epidemic in the US and other developing countries</w:t>
        </w:r>
      </w:ins>
      <w:ins w:id="58" w:author="Microsoft Office User" w:date="2017-07-13T11:18:00Z">
        <w:r w:rsidR="0078545C">
          <w:t>,</w:t>
        </w:r>
      </w:ins>
      <w:ins w:id="59" w:author="Microsoft Office User" w:date="2017-07-13T09:59:00Z">
        <w:r>
          <w:t xml:space="preserve"> and though Cushing’s disease is rare, it is estimated that</w:t>
        </w:r>
        <w:bookmarkStart w:id="60" w:name="_GoBack"/>
        <w:bookmarkEnd w:id="60"/>
        <w:r>
          <w:t xml:space="preserve"> 1</w:t>
        </w:r>
        <w:r w:rsidR="007C6BD9">
          <w:t>-3% of US,</w:t>
        </w:r>
        <w:r w:rsidR="00073282">
          <w:t xml:space="preserve"> UK</w:t>
        </w:r>
      </w:ins>
      <w:ins w:id="61" w:author="Microsoft Office User" w:date="2017-07-21T12:11:00Z">
        <w:r w:rsidR="007C6BD9">
          <w:t xml:space="preserve"> and Denmark</w:t>
        </w:r>
      </w:ins>
      <w:ins w:id="62" w:author="Microsoft Office User" w:date="2017-07-13T09:59:00Z">
        <w:r w:rsidR="00073282">
          <w:t xml:space="preserve"> populations</w:t>
        </w:r>
        <w:r>
          <w:t xml:space="preserve"> are prescribed glucocorticoids at any given time</w:t>
        </w:r>
      </w:ins>
      <w:ins w:id="63" w:author="Microsoft Office User" w:date="2017-07-21T11:43:00Z">
        <w:r w:rsidR="00D64F02">
          <w:t xml:space="preserve"> and many are</w:t>
        </w:r>
      </w:ins>
      <w:ins w:id="64" w:author="Microsoft Office User" w:date="2017-07-21T11:45:00Z">
        <w:r w:rsidR="008F39C5">
          <w:t xml:space="preserve"> taking </w:t>
        </w:r>
      </w:ins>
      <w:ins w:id="65" w:author="Microsoft Office User" w:date="2017-07-21T11:46:00Z">
        <w:r w:rsidR="008F39C5">
          <w:t>the</w:t>
        </w:r>
      </w:ins>
      <w:ins w:id="66" w:author="Microsoft Office User" w:date="2017-07-21T11:45:00Z">
        <w:r w:rsidR="008F39C5">
          <w:t>s</w:t>
        </w:r>
      </w:ins>
      <w:ins w:id="67" w:author="Microsoft Office User" w:date="2017-07-21T11:46:00Z">
        <w:r w:rsidR="008F39C5">
          <w:t>e medications</w:t>
        </w:r>
      </w:ins>
      <w:ins w:id="68" w:author="Microsoft Office User" w:date="2017-07-21T11:43:00Z">
        <w:r w:rsidR="00D64F02">
          <w:t xml:space="preserve"> </w:t>
        </w:r>
      </w:ins>
      <w:ins w:id="69" w:author="Microsoft Office User" w:date="2017-07-21T11:44:00Z">
        <w:r w:rsidR="00D64F02">
          <w:t>lo</w:t>
        </w:r>
      </w:ins>
      <w:ins w:id="70" w:author="Microsoft Office User" w:date="2017-07-21T11:45:00Z">
        <w:r w:rsidR="008F39C5">
          <w:t>n</w:t>
        </w:r>
      </w:ins>
      <w:ins w:id="71" w:author="Microsoft Office User" w:date="2017-07-21T11:44:00Z">
        <w:r w:rsidR="00D64F02">
          <w:t xml:space="preserve">g-term </w:t>
        </w:r>
      </w:ins>
      <w:ins w:id="72" w:author="Microsoft Office User" w:date="2017-07-21T11:46:00Z">
        <w:r w:rsidR="008F39C5">
          <w:t xml:space="preserve">as </w:t>
        </w:r>
      </w:ins>
      <w:ins w:id="73" w:author="Microsoft Office User" w:date="2017-07-21T11:44:00Z">
        <w:r w:rsidR="00D64F02">
          <w:t>treatment for chronic disease</w:t>
        </w:r>
      </w:ins>
      <w:ins w:id="74" w:author="Microsoft Office User" w:date="2017-07-21T11:46:00Z">
        <w:r w:rsidR="008F39C5">
          <w:t xml:space="preserve"> </w:t>
        </w:r>
      </w:ins>
      <w:ins w:id="75" w:author="Microsoft Office User" w:date="2017-07-21T12:03:00Z">
        <w:r w:rsidR="00A621EB">
          <w:fldChar w:fldCharType="begin" w:fldLock="1"/>
        </w:r>
      </w:ins>
      <w:r w:rsidR="007C6BD9">
        <w:instrText>ADDIN CSL_CITATION { "citationItems" : [ { "id" : "ITEM-1", "itemData" : { "DOI" : "10.1002/acr.21796", "ISSN" : "2151464X", "PMID" : "22807233", "abstract" : "OBJECTIVE: There is little information on oral glucocorticoid use in the general US population. Previously, there have been published estimates of glucocorticoid use in countries outside of the US. This study aimed to estimate the prevalence of glucocorticoid use, duration of use, and concomitant use of antiosteoporosis pharmaceuticals in the US population age \u226520 years.  METHODS: Data from 5 cycles (1999-2008) of the National Health and Nutrition Examination Survey (NHANES) were used to provide nationally representative weighted estimates. Oral glucocorticoids and concomitant use of antiosteoporosis pharmaceuticals (bisphosphonates, calcitonin, calcium, hormone replacement therapies, teriparatide, and vitamin D) were analyzed.  RESULTS: There were 356 NHANES respondents ages \u226520 years who reported use of an oral glucocorticoid in the combined cycles between 1999 and 2008. The weighted prevalence of oral glucocorticoid use was 1.2% (95% confidence interval [95% CI] 1.1-1.4) from 1999-2008, corresponding to 2,513,259 persons in the US. The mean duration of oral glucocorticoid use was 1,605.7 days (95% CI 1,261.2-1,950.1), and 28.8% (95% CI 22.2-35.4) of oral glucocorticoid users reported use for \u22655 years. Concomitant use of a bisphosphonate was reported by 8.6% (95% CI 5.1-11.7) of oral glucocorticoid users, and 37.9% (95% CI 31.7-44.0) reported usage of any antiosteoporosis pharmaceutical.  CONCLUSION: Based on NHANES data from 1999-2008, it is estimated that the prevalence of glucocorticoid use in the US is 1.2%, with a long duration of use and infrequent use of antiosteoporotic medications compared to other estimates.", "author" : [ { "dropping-particle" : "", "family" : "Overman", "given" : "Robert a.", "non-dropping-particle" : "", "parse-names" : false, "suffix" : "" }, { "dropping-particle" : "", "family" : "Yeh", "given" : "Jun Yen", "non-dropping-particle" : "", "parse-names" : false, "suffix" : "" }, { "dropping-particle" : "", "family" : "Deal", "given" : "Chad L.", "non-dropping-particle" : "", "parse-names" : false, "suffix" : "" } ], "container-title" : "Arthritis Care and Research", "id" : "ITEM-1", "issue" : "2", "issued" : { "date-parts" : [ [ "2013" ] ] }, "page" : "294-298", "title" : "Prevalence of oral glucocorticoid usage in the United States: A general population perspective", "type" : "article-journal", "volume" : "65" }, "uris" : [ "http://www.mendeley.com/documents/?uuid=cd6a252a-f72a-428a-a7bb-7a95b7fef584" ] }, { "id" : "ITEM-2", "itemData" : { "DOI" : "10.1093/rheumatology/ker017", "author" : [ { "dropping-particle" : "", "family" : "Fardet", "given" : "Laurence", "non-dropping-particle" : "", "parse-names" : false, "suffix" : "" }, { "dropping-particle" : "", "family" : "Petersen", "given" : "Irene", "non-dropping-particle" : "", "parse-names" : false, "suffix" : "" }, { "dropping-particle" : "", "family" : "Nazareth", "given" : "Irwin", "non-dropping-particle" : "", "parse-names" : false, "suffix" : "" } ], "id" : "ITEM-2", "issue" : "March", "issued" : { "date-parts" : [ [ "2011" ] ] }, "title" : "Original article Prevalence of long-term oral glucocorticoid prescriptions in the UK over the past 20 years", "type" : "article-journal" }, "uris" : [ "http://www.mendeley.com/documents/?uuid=1e77ad8f-f302-41b4-8d85-ff469528a330" ] }, { "id" : "ITEM-3", "itemData" : { "author" : [ { "dropping-particle" : "", "family" : "Hsiao", "given" : "Chun-ju", "non-dropping-particle" : "", "parse-names" : false, "suffix" : "" }, { "dropping-particle" : "", "family" : "Ph", "given" : "D", "non-dropping-particle" : "", "parse-names" : false, "suffix" : "" }, { "dropping-particle" : "", "family" : "Cherry", "given" : "Donald K", "non-dropping-particle" : "", "parse-names" : false, "suffix" : "" }, { "dropping-particle" : "", "family" : "Beatty", "given" : "Paul C", "non-dropping-particle" : "", "parse-names" : false, "suffix" : "" }, { "dropping-particle" : "", "family" : "Ph", "given" : "D", "non-dropping-particle" : "", "parse-names" : false, "suffix" : "" }, { "dropping-particle" : "", "family" : "Rechtsteiner", "given" : "Elizabeth A", "non-dropping-particle" : "", "parse-names" : false, "suffix" : "" }, { "dropping-particle" : "", "family" : "Care", "given" : "Health", "non-dropping-particle" : "", "parse-names" : false, "suffix" : "" } ], "id" : "ITEM-3", "issue" : "27", "issued" : { "date-parts" : [ [ "2010" ] ] }, "title" : "National Ambulatory Medical Care Survey : 2007 Summary", "type" : "article-journal" }, "uris" : [ "http://www.mendeley.com/documents/?uuid=ef911976-41e8-4a2d-941a-aa847aaffa1e" ] }, { "id" : "ITEM-4", "itemData" : { "DOI" : "10.1136/bmjopen-2016-015237", "author" : [ { "dropping-particle" : "", "family" : "Laugesen", "given" : "Kristina", "non-dropping-particle" : "", "parse-names" : false, "suffix" : "" }, { "dropping-particle" : "", "family" : "Otto", "given" : "Jens", "non-dropping-particle" : "", "parse-names" : false, "suffix" : "" }, { "dropping-particle" : "", "family" : "J\u00f8rgensen", "given" : "Lunde", "non-dropping-particle" : "", "parse-names" : false, "suffix" : "" }, { "dropping-particle" : "", "family" : "S\u00f8rensen", "given" : "Henrik Toft", "non-dropping-particle" : "", "parse-names" : false, "suffix" : "" }, { "dropping-particle" : "", "family" : "Petersen", "given" : "Irene", "non-dropping-particle" : "", "parse-names" : false, "suffix" : "" } ], "id" : "ITEM-4", "issue" : "January 1999", "issued" : { "date-parts" : [ [ "2017" ] ] }, "page" : "1-6", "title" : "Systemic glucocorticoid use in Denmark : a population-based prevalence study", "type" : "article-journal" }, "uris" : [ "http://www.mendeley.com/documents/?uuid=2598fed4-3a27-41a0-aca8-0cae1658cae2" ] } ], "mendeley" : { "formattedCitation" : "(11\u201314)", "plainTextFormattedCitation" : "(11\u201314)", "previouslyFormattedCitation" : "(11\u201313)" }, "properties" : { "noteIndex" : 0 }, "schema" : "https://github.com/citation-style-language/schema/raw/master/csl-citation.json" }</w:instrText>
      </w:r>
      <w:r w:rsidR="00A621EB">
        <w:fldChar w:fldCharType="separate"/>
      </w:r>
      <w:r w:rsidR="007C6BD9" w:rsidRPr="007C6BD9">
        <w:rPr>
          <w:noProof/>
        </w:rPr>
        <w:t>(11–14)</w:t>
      </w:r>
      <w:ins w:id="76" w:author="Microsoft Office User" w:date="2017-07-21T12:03:00Z">
        <w:r w:rsidR="00A621EB">
          <w:fldChar w:fldCharType="end"/>
        </w:r>
      </w:ins>
      <w:ins w:id="77" w:author="Microsoft Office User" w:date="2017-07-13T09:59:00Z">
        <w:r w:rsidR="00BF3286">
          <w:t xml:space="preserve">, as they are </w:t>
        </w:r>
      </w:ins>
      <w:ins w:id="78" w:author="Microsoft Office User" w:date="2017-07-13T11:20:00Z">
        <w:r w:rsidR="00BF3286">
          <w:t>potent anti-infl</w:t>
        </w:r>
      </w:ins>
      <w:ins w:id="79" w:author="Microsoft Office User" w:date="2017-07-13T11:21:00Z">
        <w:r w:rsidR="00BF3286">
          <w:t>a</w:t>
        </w:r>
      </w:ins>
      <w:ins w:id="80" w:author="Microsoft Office User" w:date="2017-07-13T11:20:00Z">
        <w:r w:rsidR="00BF3286">
          <w:t>mmatory drugs</w:t>
        </w:r>
      </w:ins>
      <w:ins w:id="81" w:author="Microsoft Office User" w:date="2017-07-13T09:59:00Z">
        <w:r w:rsidR="00BF3286">
          <w:t xml:space="preserve"> </w:t>
        </w:r>
        <w:r>
          <w:t xml:space="preserve">used to treat a variety of </w:t>
        </w:r>
      </w:ins>
      <w:ins w:id="82" w:author="Microsoft Office User" w:date="2017-07-13T11:21:00Z">
        <w:r w:rsidR="00AA4014">
          <w:t>medical conditions</w:t>
        </w:r>
      </w:ins>
      <w:ins w:id="83" w:author="Microsoft Office User" w:date="2017-07-13T09:59:00Z">
        <w:r>
          <w:t>. Comparing this staggering statistic with the fact that many Americans are overweight or obese, it is likely that these two conditions are combined in many instances</w:t>
        </w:r>
      </w:ins>
      <w:ins w:id="84" w:author="Microsoft Office User" w:date="2017-07-21T12:04:00Z">
        <w:r w:rsidR="00845F52">
          <w:t xml:space="preserve"> and indeed..</w:t>
        </w:r>
      </w:ins>
      <w:ins w:id="85" w:author="Microsoft Office User" w:date="2017-07-13T10:05:00Z">
        <w:r w:rsidR="00C35ED8">
          <w:t>.</w:t>
        </w:r>
      </w:ins>
      <w:ins w:id="86" w:author="Microsoft Office User" w:date="2017-07-13T09:59:00Z">
        <w:r w:rsidR="00C35ED8">
          <w:t xml:space="preserve"> </w:t>
        </w:r>
      </w:ins>
      <w:ins w:id="87" w:author="Microsoft Office User" w:date="2017-07-13T10:02:00Z">
        <w:r>
          <w:t xml:space="preserve">Since glucocorticoids were developed in the </w:t>
        </w:r>
        <w:commentRangeStart w:id="88"/>
        <w:r>
          <w:t>1950</w:t>
        </w:r>
      </w:ins>
      <w:ins w:id="89" w:author="Microsoft Office User" w:date="2017-07-13T10:03:00Z">
        <w:r>
          <w:t>’s</w:t>
        </w:r>
      </w:ins>
      <w:commentRangeEnd w:id="88"/>
      <w:ins w:id="90" w:author="Microsoft Office User" w:date="2017-07-13T10:08:00Z">
        <w:r w:rsidR="008516FB">
          <w:rPr>
            <w:rStyle w:val="CommentReference"/>
          </w:rPr>
          <w:commentReference w:id="88"/>
        </w:r>
      </w:ins>
      <w:ins w:id="91" w:author="Microsoft Office User" w:date="2017-07-13T10:03:00Z">
        <w:r>
          <w:t xml:space="preserve">, many of the safety studies were completed at a time when the </w:t>
        </w:r>
      </w:ins>
      <w:ins w:id="92" w:author="Microsoft Office User" w:date="2017-07-13T10:04:00Z">
        <w:r>
          <w:t xml:space="preserve">overall </w:t>
        </w:r>
      </w:ins>
      <w:ins w:id="93" w:author="Microsoft Office User" w:date="2017-07-13T10:03:00Z">
        <w:r>
          <w:t xml:space="preserve">population was </w:t>
        </w:r>
      </w:ins>
      <w:ins w:id="94" w:author="Microsoft Office User" w:date="2017-07-13T10:04:00Z">
        <w:r>
          <w:t>in a</w:t>
        </w:r>
      </w:ins>
      <w:ins w:id="95" w:author="Microsoft Office User" w:date="2017-07-13T10:16:00Z">
        <w:r w:rsidR="00C6726E">
          <w:t xml:space="preserve"> </w:t>
        </w:r>
      </w:ins>
      <w:ins w:id="96" w:author="Microsoft Office User" w:date="2017-07-13T10:17:00Z">
        <w:r w:rsidR="00840872">
          <w:t>leaner</w:t>
        </w:r>
      </w:ins>
      <w:ins w:id="97" w:author="Microsoft Office User" w:date="2017-07-13T10:04:00Z">
        <w:r>
          <w:t xml:space="preserve"> state.</w:t>
        </w:r>
      </w:ins>
      <w:ins w:id="98" w:author="Microsoft Office User" w:date="2017-07-13T10:01:00Z">
        <w:r>
          <w:t xml:space="preserve"> </w:t>
        </w:r>
      </w:ins>
      <w:ins w:id="99" w:author="Microsoft Office User" w:date="2017-07-13T10:05:00Z">
        <w:r w:rsidR="00C35ED8">
          <w:t xml:space="preserve">Given the similar co-morbidities associated with obesity and chronically elevated glucocorticoids, we hypothesized that the combinations of these two conditions would lead to even worse metabolic outcomes than either of </w:t>
        </w:r>
        <w:r w:rsidR="00C722ED">
          <w:t>them alone and indeed, this is what we found.</w:t>
        </w:r>
      </w:ins>
      <w:ins w:id="100" w:author="Microsoft Office User" w:date="2017-07-13T10:06:00Z">
        <w:r w:rsidR="00C35ED8">
          <w:t xml:space="preserve"> </w:t>
        </w:r>
      </w:ins>
      <w:ins w:id="101" w:author="Microsoft Office User" w:date="2017-07-13T10:01:00Z">
        <w:r>
          <w:t>In addition to assessing the result</w:t>
        </w:r>
      </w:ins>
      <w:ins w:id="102" w:author="Microsoft Office User" w:date="2017-07-13T10:06:00Z">
        <w:r w:rsidR="00C35ED8">
          <w:t>s of the combination of these conditions, we also wanted to investigate the underlying mechanisms</w:t>
        </w:r>
        <w:r w:rsidR="00C722ED">
          <w:t xml:space="preserve"> leading to the</w:t>
        </w:r>
      </w:ins>
      <w:ins w:id="103" w:author="Microsoft Office User" w:date="2017-07-13T11:24:00Z">
        <w:r w:rsidR="00C722ED">
          <w:t xml:space="preserve"> enhanced severity of insulin resistance and </w:t>
        </w:r>
        <w:r w:rsidR="00152294">
          <w:t>hepatic lipid accumula</w:t>
        </w:r>
        <w:r w:rsidR="00C722ED">
          <w:t>tion</w:t>
        </w:r>
      </w:ins>
      <w:ins w:id="104" w:author="Microsoft Office User" w:date="2017-07-13T10:06:00Z">
        <w:r w:rsidR="00C35ED8">
          <w:t>.</w:t>
        </w:r>
      </w:ins>
      <w:ins w:id="105" w:author="Microsoft Office User" w:date="2017-07-13T10:01:00Z">
        <w:r>
          <w:t xml:space="preserve"> </w:t>
        </w:r>
      </w:ins>
    </w:p>
    <w:p w14:paraId="449F1257" w14:textId="77777777" w:rsidR="00A82500" w:rsidRDefault="00A82500" w:rsidP="0048623D">
      <w:pPr>
        <w:rPr>
          <w:ins w:id="106" w:author="Microsoft Office User" w:date="2017-07-13T09:52:00Z"/>
        </w:rPr>
      </w:pPr>
    </w:p>
    <w:p w14:paraId="32E29336" w14:textId="7E49E9D6" w:rsidR="00026A0B" w:rsidRDefault="0093161D" w:rsidP="0048623D">
      <w:pPr>
        <w:rPr>
          <w:ins w:id="107" w:author="Microsoft Office User" w:date="2017-07-12T17:36:00Z"/>
        </w:rPr>
      </w:pPr>
      <w:ins w:id="108" w:author="Microsoft Office User" w:date="2017-07-12T15:30:00Z">
        <w:r>
          <w:t xml:space="preserve">Though </w:t>
        </w:r>
        <w:r w:rsidR="00900B8C">
          <w:t xml:space="preserve">there has </w:t>
        </w:r>
        <w:r>
          <w:t xml:space="preserve">been much speculation </w:t>
        </w:r>
      </w:ins>
      <w:ins w:id="109" w:author="Microsoft Office User" w:date="2017-07-12T15:33:00Z">
        <w:r w:rsidR="00C66C31">
          <w:t xml:space="preserve">as to what exactly is leading </w:t>
        </w:r>
      </w:ins>
      <w:ins w:id="110" w:author="Microsoft Office User" w:date="2017-07-12T15:34:00Z">
        <w:r w:rsidR="00C66C31">
          <w:t>to</w:t>
        </w:r>
      </w:ins>
      <w:ins w:id="111" w:author="Microsoft Office User" w:date="2017-07-13T10:14:00Z">
        <w:r w:rsidR="00A85F60">
          <w:t xml:space="preserve"> these</w:t>
        </w:r>
      </w:ins>
      <w:ins w:id="112" w:author="Microsoft Office User" w:date="2017-07-12T15:30:00Z">
        <w:r>
          <w:t xml:space="preserve"> co-morbidities</w:t>
        </w:r>
      </w:ins>
      <w:ins w:id="113" w:author="Microsoft Office User" w:date="2017-07-12T15:32:00Z">
        <w:r>
          <w:t xml:space="preserve">, </w:t>
        </w:r>
      </w:ins>
      <w:ins w:id="114" w:author="Microsoft Office User" w:date="2017-07-12T15:34:00Z">
        <w:r w:rsidR="00C66C31">
          <w:t>there has yet to be a clear answer. Increased adiposity</w:t>
        </w:r>
      </w:ins>
      <w:ins w:id="115" w:author="Microsoft Office User" w:date="2017-07-12T15:35:00Z">
        <w:r w:rsidR="00C66C31">
          <w:t xml:space="preserve"> </w:t>
        </w:r>
      </w:ins>
      <w:ins w:id="116" w:author="Microsoft Office User" w:date="2017-07-12T17:50:00Z">
        <w:r w:rsidR="008607FC">
          <w:t>leading to</w:t>
        </w:r>
      </w:ins>
      <w:ins w:id="117" w:author="Microsoft Office User" w:date="2017-07-12T15:35:00Z">
        <w:r w:rsidR="00C66C31">
          <w:t xml:space="preserve"> the obese state</w:t>
        </w:r>
      </w:ins>
      <w:ins w:id="118" w:author="Microsoft Office User" w:date="2017-07-12T15:34:00Z">
        <w:r w:rsidR="00C66C31">
          <w:t xml:space="preserve"> has been proposed</w:t>
        </w:r>
      </w:ins>
      <w:ins w:id="119" w:author="Microsoft Office User" w:date="2017-07-12T15:39:00Z">
        <w:r w:rsidR="003E5CBE">
          <w:t xml:space="preserve"> as the likely culprit</w:t>
        </w:r>
      </w:ins>
      <w:ins w:id="120" w:author="Microsoft Office User" w:date="2017-07-13T09:43:00Z">
        <w:r w:rsidR="009714AF">
          <w:t xml:space="preserve"> for insulin resistance</w:t>
        </w:r>
      </w:ins>
      <w:ins w:id="121" w:author="Microsoft Office User" w:date="2017-07-12T15:36:00Z">
        <w:r w:rsidR="00C66C31">
          <w:t xml:space="preserve"> and </w:t>
        </w:r>
        <w:r w:rsidR="009714AF">
          <w:t>often correlates well with this ou</w:t>
        </w:r>
      </w:ins>
      <w:ins w:id="122" w:author="Microsoft Office User" w:date="2017-07-13T09:45:00Z">
        <w:r w:rsidR="009714AF">
          <w:t>t</w:t>
        </w:r>
      </w:ins>
      <w:ins w:id="123" w:author="Microsoft Office User" w:date="2017-07-12T15:36:00Z">
        <w:r w:rsidR="009714AF">
          <w:t>come</w:t>
        </w:r>
      </w:ins>
      <w:ins w:id="124" w:author="Microsoft Office User" w:date="2017-07-21T11:31:00Z">
        <w:r w:rsidR="00B90F75">
          <w:t xml:space="preserve"> </w:t>
        </w:r>
      </w:ins>
      <w:ins w:id="125" w:author="Microsoft Office User" w:date="2017-07-20T18:34:00Z">
        <w:r w:rsidR="00F93630">
          <w:fldChar w:fldCharType="begin" w:fldLock="1"/>
        </w:r>
      </w:ins>
      <w:r w:rsidR="007C6BD9">
        <w:instrText>ADDIN CSL_CITATION { "citationItems" : [ { "id" : "ITEM-1", "itemData" : { "DOI" : "10.1038/srep18495", "author" : [ { "dropping-particle" : "", "family" : "Zhang", "given" : "Mingzhi", "non-dropping-particle" : "", "parse-names" : false, "suffix" : "" }, { "dropping-particle" : "", "family" : "Hu", "given" : "Tian", "non-dropping-particle" : "", "parse-names" : false, "suffix" : "" }, { "dropping-particle" : "", "family" : "Zhang", "given" : "Shaoyan", "non-dropping-particle" : "", "parse-names" : false, "suffix" : "" }, { "dropping-particle" : "", "family" : "Zhou", "given" : "Li", "non-dropping-particle" : "", "parse-names" : false, "suffix" : "" } ], "container-title" : "Nature Publishing Group", "id" : "ITEM-1", "issue" : "December", "issued" : { "date-parts" : [ [ "2015" ] ] }, "page" : "1-6", "publisher" : "Nature Publishing Group", "title" : "Associations of Different Adipose Tissue Depots with Insulin Resistance : A Systematic Review and Meta-analysis of Observational Studies", "type" : "article-journal" }, "uris" : [ "http://www.mendeley.com/documents/?uuid=2a8c38c7-4224-4517-acde-137a81de052f" ] } ], "mendeley" : { "formattedCitation" : "(15)", "plainTextFormattedCitation" : "(15)", "previouslyFormattedCitation" : "(14)" }, "properties" : { "noteIndex" : 0 }, "schema" : "https://github.com/citation-style-language/schema/raw/master/csl-citation.json" }</w:instrText>
      </w:r>
      <w:r w:rsidR="00F93630">
        <w:fldChar w:fldCharType="separate"/>
      </w:r>
      <w:r w:rsidR="007C6BD9" w:rsidRPr="007C6BD9">
        <w:rPr>
          <w:noProof/>
        </w:rPr>
        <w:t>(15)</w:t>
      </w:r>
      <w:ins w:id="126" w:author="Microsoft Office User" w:date="2017-07-20T18:34:00Z">
        <w:r w:rsidR="00F93630">
          <w:fldChar w:fldCharType="end"/>
        </w:r>
      </w:ins>
      <w:ins w:id="127" w:author="Microsoft Office User" w:date="2017-07-12T15:36:00Z">
        <w:r w:rsidR="003E5CBE">
          <w:t>; however,</w:t>
        </w:r>
        <w:r w:rsidR="00C66C31">
          <w:t xml:space="preserve"> recent evidence</w:t>
        </w:r>
      </w:ins>
      <w:ins w:id="128" w:author="Microsoft Office User" w:date="2017-07-12T15:38:00Z">
        <w:r w:rsidR="000F30D3">
          <w:t xml:space="preserve"> showing that some obese individuals are </w:t>
        </w:r>
        <w:commentRangeStart w:id="129"/>
        <w:r w:rsidR="000F30D3">
          <w:t>protected from insulin resistance</w:t>
        </w:r>
      </w:ins>
      <w:ins w:id="130" w:author="Microsoft Office User" w:date="2017-07-12T15:36:00Z">
        <w:r w:rsidR="00C66C31">
          <w:t xml:space="preserve"> </w:t>
        </w:r>
      </w:ins>
      <w:commentRangeEnd w:id="129"/>
      <w:ins w:id="131" w:author="Microsoft Office User" w:date="2017-07-12T17:50:00Z">
        <w:r w:rsidR="008607FC">
          <w:rPr>
            <w:rStyle w:val="CommentReference"/>
          </w:rPr>
          <w:commentReference w:id="129"/>
        </w:r>
      </w:ins>
      <w:ins w:id="132" w:author="Microsoft Office User" w:date="2017-07-12T15:37:00Z">
        <w:r w:rsidR="000F30D3">
          <w:t>suggests</w:t>
        </w:r>
      </w:ins>
      <w:ins w:id="133" w:author="Microsoft Office User" w:date="2017-07-12T15:38:00Z">
        <w:r w:rsidR="000F30D3">
          <w:t xml:space="preserve"> that this is not the </w:t>
        </w:r>
      </w:ins>
      <w:ins w:id="134" w:author="Microsoft Office User" w:date="2017-07-20T18:35:00Z">
        <w:r w:rsidR="00FE40FF">
          <w:t>sole cause</w:t>
        </w:r>
      </w:ins>
      <w:ins w:id="135" w:author="Microsoft Office User" w:date="2017-07-12T15:38:00Z">
        <w:r w:rsidR="000F30D3">
          <w:t xml:space="preserve">. </w:t>
        </w:r>
      </w:ins>
      <w:ins w:id="136" w:author="Microsoft Office User" w:date="2017-07-13T11:49:00Z">
        <w:r w:rsidR="00813742">
          <w:t xml:space="preserve">It </w:t>
        </w:r>
      </w:ins>
      <w:commentRangeStart w:id="137"/>
      <w:ins w:id="138" w:author="Microsoft Office User" w:date="2017-07-12T17:33:00Z">
        <w:r w:rsidR="00026A0B">
          <w:t>is well documented that high circulating glucocorticoids lead to insulin resistance</w:t>
        </w:r>
        <w:commentRangeEnd w:id="137"/>
        <w:r w:rsidR="00026A0B">
          <w:rPr>
            <w:rStyle w:val="CommentReference"/>
          </w:rPr>
          <w:commentReference w:id="137"/>
        </w:r>
        <w:r w:rsidR="00AC19E1">
          <w:t>; however,</w:t>
        </w:r>
        <w:r w:rsidR="00026A0B">
          <w:t xml:space="preserve"> the underlying mechanism has yet to be elucidated. There is an array of physiological changes that occur as a result of chronically elevated glucocorticoids including decreased lean </w:t>
        </w:r>
        <w:commentRangeStart w:id="139"/>
        <w:r w:rsidR="00026A0B">
          <w:t>mass</w:t>
        </w:r>
      </w:ins>
      <w:commentRangeEnd w:id="139"/>
      <w:ins w:id="140" w:author="Microsoft Office User" w:date="2017-07-21T11:29:00Z">
        <w:r w:rsidR="00875A27">
          <w:rPr>
            <w:rStyle w:val="CommentReference"/>
          </w:rPr>
          <w:commentReference w:id="139"/>
        </w:r>
      </w:ins>
      <w:ins w:id="141" w:author="Microsoft Office User" w:date="2017-07-12T17:33:00Z">
        <w:r w:rsidR="00026A0B">
          <w:t xml:space="preserve">, increased fat </w:t>
        </w:r>
        <w:commentRangeStart w:id="142"/>
        <w:r w:rsidR="00026A0B">
          <w:t>mass</w:t>
        </w:r>
      </w:ins>
      <w:commentRangeEnd w:id="142"/>
      <w:ins w:id="143" w:author="Microsoft Office User" w:date="2017-07-21T11:29:00Z">
        <w:r w:rsidR="00875A27">
          <w:rPr>
            <w:rStyle w:val="CommentReference"/>
          </w:rPr>
          <w:commentReference w:id="142"/>
        </w:r>
      </w:ins>
      <w:ins w:id="144" w:author="Microsoft Office User" w:date="2017-07-12T17:33:00Z">
        <w:r w:rsidR="00026A0B">
          <w:t xml:space="preserve"> and increased </w:t>
        </w:r>
        <w:commentRangeStart w:id="145"/>
        <w:r w:rsidR="00026A0B">
          <w:t>lipolysis</w:t>
        </w:r>
      </w:ins>
      <w:commentRangeEnd w:id="145"/>
      <w:ins w:id="146" w:author="Microsoft Office User" w:date="2017-07-21T11:29:00Z">
        <w:r w:rsidR="00875A27">
          <w:rPr>
            <w:rStyle w:val="CommentReference"/>
          </w:rPr>
          <w:commentReference w:id="145"/>
        </w:r>
      </w:ins>
      <w:ins w:id="147" w:author="Microsoft Office User" w:date="2017-07-12T17:33:00Z">
        <w:r w:rsidR="00026A0B">
          <w:t xml:space="preserve">, </w:t>
        </w:r>
        <w:commentRangeStart w:id="148"/>
        <w:r w:rsidR="00026A0B">
          <w:t>all of which have been associated with decreased insulin sensitivity</w:t>
        </w:r>
        <w:commentRangeEnd w:id="148"/>
        <w:r w:rsidR="00026A0B">
          <w:rPr>
            <w:rStyle w:val="CommentReference"/>
          </w:rPr>
          <w:commentReference w:id="148"/>
        </w:r>
        <w:r w:rsidR="00026A0B">
          <w:t>.</w:t>
        </w:r>
      </w:ins>
    </w:p>
    <w:p w14:paraId="7608E55F" w14:textId="77777777" w:rsidR="00026A0B" w:rsidRDefault="00026A0B" w:rsidP="0048623D">
      <w:pPr>
        <w:rPr>
          <w:ins w:id="149" w:author="Microsoft Office User" w:date="2017-07-12T17:38:00Z"/>
        </w:rPr>
      </w:pPr>
    </w:p>
    <w:p w14:paraId="3DBAAC4B" w14:textId="72F4F23C" w:rsidR="00C30018" w:rsidRDefault="00E04A5F" w:rsidP="0048623D">
      <w:pPr>
        <w:rPr>
          <w:ins w:id="150" w:author="Microsoft Office User" w:date="2017-07-12T17:49:00Z"/>
        </w:rPr>
      </w:pPr>
      <w:ins w:id="151" w:author="Microsoft Office User" w:date="2017-07-13T09:40:00Z">
        <w:r>
          <w:t>Basal</w:t>
        </w:r>
      </w:ins>
      <w:ins w:id="152" w:author="Microsoft Office User" w:date="2017-07-12T17:59:00Z">
        <w:r w:rsidR="00F254F7">
          <w:t xml:space="preserve"> </w:t>
        </w:r>
      </w:ins>
      <w:commentRangeStart w:id="153"/>
      <w:ins w:id="154" w:author="Microsoft Office User" w:date="2017-07-12T17:58:00Z">
        <w:r w:rsidR="00F254F7">
          <w:t>l</w:t>
        </w:r>
      </w:ins>
      <w:ins w:id="155" w:author="Microsoft Office User" w:date="2017-07-12T17:40:00Z">
        <w:r w:rsidR="00C30018">
          <w:t xml:space="preserve">ipolysis </w:t>
        </w:r>
        <w:r w:rsidR="00F254F7">
          <w:t>has</w:t>
        </w:r>
      </w:ins>
      <w:ins w:id="156" w:author="Microsoft Office User" w:date="2017-07-13T09:40:00Z">
        <w:r>
          <w:t xml:space="preserve"> also</w:t>
        </w:r>
      </w:ins>
      <w:ins w:id="157" w:author="Microsoft Office User" w:date="2017-07-12T17:55:00Z">
        <w:r w:rsidR="00510496">
          <w:t xml:space="preserve"> been shown to be enhanced in obesity</w:t>
        </w:r>
      </w:ins>
      <w:commentRangeEnd w:id="153"/>
      <w:ins w:id="158" w:author="Microsoft Office User" w:date="2017-07-12T17:58:00Z">
        <w:r w:rsidR="00F254F7">
          <w:rPr>
            <w:rStyle w:val="CommentReference"/>
          </w:rPr>
          <w:commentReference w:id="153"/>
        </w:r>
      </w:ins>
      <w:ins w:id="159" w:author="Microsoft Office User" w:date="2017-07-13T11:33:00Z">
        <w:r w:rsidR="002E3AD9">
          <w:t xml:space="preserve"> and is</w:t>
        </w:r>
        <w:r w:rsidR="00AC19E1">
          <w:t xml:space="preserve"> a known cause of NAFLD</w:t>
        </w:r>
      </w:ins>
      <w:ins w:id="160" w:author="Microsoft Office User" w:date="2017-07-12T17:40:00Z">
        <w:r w:rsidR="00C30018">
          <w:t xml:space="preserve">. </w:t>
        </w:r>
      </w:ins>
      <w:ins w:id="161" w:author="Microsoft Office User" w:date="2017-07-12T17:42:00Z">
        <w:r w:rsidR="00E7085A">
          <w:t xml:space="preserve">Lipolysis is the </w:t>
        </w:r>
      </w:ins>
      <w:ins w:id="162" w:author="Microsoft Office User" w:date="2017-07-12T17:44:00Z">
        <w:r w:rsidR="00E7085A">
          <w:t xml:space="preserve">breakdown of </w:t>
        </w:r>
      </w:ins>
      <w:ins w:id="163" w:author="Microsoft Office User" w:date="2017-07-12T17:43:00Z">
        <w:r w:rsidR="00E7085A">
          <w:t>tri-, di-, and mono</w:t>
        </w:r>
      </w:ins>
      <w:ins w:id="164" w:author="Microsoft Office User" w:date="2017-07-13T11:49:00Z">
        <w:r w:rsidR="00EB571F">
          <w:t>-</w:t>
        </w:r>
      </w:ins>
      <w:proofErr w:type="spellStart"/>
      <w:ins w:id="165" w:author="Microsoft Office User" w:date="2017-07-12T17:43:00Z">
        <w:r w:rsidR="00E7085A">
          <w:t>acylglycerols</w:t>
        </w:r>
      </w:ins>
      <w:proofErr w:type="spellEnd"/>
      <w:ins w:id="166" w:author="Microsoft Office User" w:date="2017-07-12T17:44:00Z">
        <w:r w:rsidR="00E7085A">
          <w:t xml:space="preserve"> into fatty acids and glycerol. </w:t>
        </w:r>
      </w:ins>
      <w:ins w:id="167" w:author="Microsoft Office User" w:date="2017-07-12T17:43:00Z">
        <w:r w:rsidR="00E7085A">
          <w:t xml:space="preserve">Once fatty acids are released from the adipose tissue, they can be re-esterified or travel through the </w:t>
        </w:r>
        <w:r w:rsidR="00E7085A">
          <w:lastRenderedPageBreak/>
          <w:t>circulation to be taken up by other tissues, such as the liver.</w:t>
        </w:r>
        <w:r w:rsidR="004F7267">
          <w:t xml:space="preserve"> It has been previously </w:t>
        </w:r>
        <w:commentRangeStart w:id="168"/>
        <w:r w:rsidR="004F7267">
          <w:t xml:space="preserve">demonstrated that insulin signaling prevents </w:t>
        </w:r>
      </w:ins>
      <w:commentRangeEnd w:id="168"/>
      <w:ins w:id="169" w:author="Microsoft Office User" w:date="2017-07-12T17:47:00Z">
        <w:r w:rsidR="004F7267">
          <w:rPr>
            <w:rStyle w:val="CommentReference"/>
          </w:rPr>
          <w:commentReference w:id="168"/>
        </w:r>
      </w:ins>
      <w:ins w:id="170" w:author="Microsoft Office User" w:date="2017-07-12T17:48:00Z">
        <w:r w:rsidR="004F7267">
          <w:t>the release of fatty acids from adipose tissue and it is likely that insulin resistance removes this break on lipolysis</w:t>
        </w:r>
      </w:ins>
      <w:ins w:id="171" w:author="Microsoft Office User" w:date="2017-07-13T12:48:00Z">
        <w:r w:rsidR="007C485A">
          <w:t xml:space="preserve"> resulting in higher circulating glycerol and free fatty acids</w:t>
        </w:r>
      </w:ins>
      <w:ins w:id="172" w:author="Microsoft Office User" w:date="2017-07-12T17:49:00Z">
        <w:r w:rsidR="004F7267">
          <w:t>.</w:t>
        </w:r>
      </w:ins>
      <w:ins w:id="173" w:author="Microsoft Office User" w:date="2017-07-13T11:34:00Z">
        <w:r w:rsidR="00AC19E1">
          <w:t xml:space="preserve"> It is unclear whether lipolysis in turn affects insulin sensitivity.</w:t>
        </w:r>
      </w:ins>
    </w:p>
    <w:p w14:paraId="0E231417" w14:textId="77777777" w:rsidR="008607FC" w:rsidRDefault="008607FC" w:rsidP="0048623D">
      <w:pPr>
        <w:rPr>
          <w:ins w:id="174" w:author="Microsoft Office User" w:date="2017-07-12T17:36:00Z"/>
        </w:rPr>
      </w:pPr>
    </w:p>
    <w:p w14:paraId="3DDCB893" w14:textId="66923E85" w:rsidR="00A82500" w:rsidRDefault="003E5E79" w:rsidP="0048623D">
      <w:pPr>
        <w:rPr>
          <w:ins w:id="175" w:author="Microsoft Office User" w:date="2017-07-13T09:59:00Z"/>
        </w:rPr>
      </w:pPr>
      <w:ins w:id="176" w:author="Microsoft Office User" w:date="2017-07-12T15:10:00Z">
        <w:r>
          <w:t>Here we show that chronically elevated glucocorticoids in the presence of obesity have a synergistic effect on insulin resistance and fatty liver disease</w:t>
        </w:r>
      </w:ins>
      <w:ins w:id="177" w:author="Microsoft Office User" w:date="2017-07-12T17:51:00Z">
        <w:r w:rsidR="008607FC">
          <w:t>. Interestingly</w:t>
        </w:r>
      </w:ins>
      <w:ins w:id="178" w:author="Microsoft Office User" w:date="2017-07-12T17:52:00Z">
        <w:r w:rsidR="008607FC">
          <w:t>,</w:t>
        </w:r>
      </w:ins>
      <w:ins w:id="179" w:author="Microsoft Office User" w:date="2017-07-12T17:51:00Z">
        <w:r w:rsidR="008607FC">
          <w:t xml:space="preserve"> there is a synergistic effect on lipolysis </w:t>
        </w:r>
      </w:ins>
      <w:ins w:id="180" w:author="Microsoft Office User" w:date="2017-07-12T17:52:00Z">
        <w:r w:rsidR="008607FC">
          <w:t xml:space="preserve">as well. </w:t>
        </w:r>
      </w:ins>
      <w:ins w:id="181" w:author="Microsoft Office User" w:date="2017-07-13T11:41:00Z">
        <w:r w:rsidR="008C41F3">
          <w:t xml:space="preserve">Obese </w:t>
        </w:r>
      </w:ins>
      <w:ins w:id="182" w:author="Microsoft Office User" w:date="2017-07-13T11:42:00Z">
        <w:r w:rsidR="008C41F3">
          <w:t>glucocorticoid</w:t>
        </w:r>
      </w:ins>
      <w:ins w:id="183" w:author="Microsoft Office User" w:date="2017-07-13T11:41:00Z">
        <w:r w:rsidR="006322C2">
          <w:t>-treated</w:t>
        </w:r>
      </w:ins>
      <w:ins w:id="184" w:author="Microsoft Office User" w:date="2017-07-13T11:42:00Z">
        <w:r w:rsidR="008C41F3">
          <w:t xml:space="preserve"> mice have reduced fat mass compared to all other groups, yet have hyperglycemia and severe insulin resistance</w:t>
        </w:r>
      </w:ins>
      <w:ins w:id="185" w:author="Microsoft Office User" w:date="2017-07-13T11:46:00Z">
        <w:r w:rsidR="009E5B00">
          <w:t xml:space="preserve"> with no apparent change in </w:t>
        </w:r>
        <w:commentRangeStart w:id="186"/>
        <w:r w:rsidR="009E5B00">
          <w:t>muscle insulin signaling</w:t>
        </w:r>
      </w:ins>
      <w:commentRangeEnd w:id="186"/>
      <w:ins w:id="187" w:author="Microsoft Office User" w:date="2017-07-13T11:47:00Z">
        <w:r w:rsidR="009E5B00">
          <w:rPr>
            <w:rStyle w:val="CommentReference"/>
          </w:rPr>
          <w:commentReference w:id="186"/>
        </w:r>
      </w:ins>
      <w:ins w:id="188" w:author="Microsoft Office User" w:date="2017-07-13T11:42:00Z">
        <w:r w:rsidR="008C41F3">
          <w:t>; therefore</w:t>
        </w:r>
      </w:ins>
      <w:ins w:id="189" w:author="Microsoft Office User" w:date="2017-07-13T11:46:00Z">
        <w:r w:rsidR="009E5B00">
          <w:t>,</w:t>
        </w:r>
      </w:ins>
      <w:ins w:id="190" w:author="Microsoft Office User" w:date="2017-07-13T11:42:00Z">
        <w:r w:rsidR="008C41F3">
          <w:t xml:space="preserve"> we speculate that it is the lipolysis</w:t>
        </w:r>
      </w:ins>
      <w:ins w:id="191" w:author="Microsoft Office User" w:date="2017-07-13T11:43:00Z">
        <w:r w:rsidR="008C41F3">
          <w:t>, not the level of adiposity</w:t>
        </w:r>
      </w:ins>
      <w:ins w:id="192" w:author="Microsoft Office User" w:date="2017-07-13T12:47:00Z">
        <w:r w:rsidR="00AF499F">
          <w:t xml:space="preserve"> or the loss of lean mass</w:t>
        </w:r>
      </w:ins>
      <w:ins w:id="193" w:author="Microsoft Office User" w:date="2017-07-13T11:43:00Z">
        <w:r w:rsidR="008C41F3">
          <w:t>,</w:t>
        </w:r>
      </w:ins>
      <w:ins w:id="194" w:author="Microsoft Office User" w:date="2017-07-13T11:42:00Z">
        <w:r w:rsidR="008C41F3">
          <w:t xml:space="preserve"> that is</w:t>
        </w:r>
      </w:ins>
      <w:ins w:id="195" w:author="Microsoft Office User" w:date="2017-07-13T12:47:00Z">
        <w:r w:rsidR="00AF499F">
          <w:t xml:space="preserve"> primarily</w:t>
        </w:r>
      </w:ins>
      <w:ins w:id="196" w:author="Microsoft Office User" w:date="2017-07-13T11:42:00Z">
        <w:r w:rsidR="008C41F3">
          <w:t xml:space="preserve"> driving the insulin</w:t>
        </w:r>
      </w:ins>
      <w:ins w:id="197" w:author="Microsoft Office User" w:date="2017-07-13T11:43:00Z">
        <w:r w:rsidR="008C41F3">
          <w:t xml:space="preserve"> resistance.</w:t>
        </w:r>
      </w:ins>
    </w:p>
    <w:p w14:paraId="6ED6F906" w14:textId="77777777" w:rsidR="00A82500" w:rsidRDefault="00A82500" w:rsidP="0048623D">
      <w:pPr>
        <w:rPr>
          <w:ins w:id="198" w:author="Microsoft Office User" w:date="2017-07-13T09:59:00Z"/>
        </w:rPr>
      </w:pPr>
    </w:p>
    <w:p w14:paraId="3D923644" w14:textId="77777777" w:rsidR="00AE79F4" w:rsidRDefault="00AE79F4" w:rsidP="007069CE">
      <w:pPr>
        <w:pStyle w:val="ListParagraph"/>
        <w:rPr>
          <w:ins w:id="199" w:author="Dave Bridges" w:date="2017-02-15T14:21:00Z"/>
        </w:rPr>
      </w:pPr>
    </w:p>
    <w:p w14:paraId="7C4AAEB6" w14:textId="77777777" w:rsidR="00AE79F4" w:rsidRDefault="00AE79F4">
      <w:pPr>
        <w:rPr>
          <w:ins w:id="200" w:author="Microsoft Office User" w:date="2017-01-28T14:12:00Z"/>
          <w:b/>
          <w:sz w:val="36"/>
          <w:u w:val="single"/>
        </w:rPr>
      </w:pPr>
    </w:p>
    <w:p w14:paraId="205286F7" w14:textId="2E9C4705" w:rsidR="00A73F99" w:rsidRDefault="00A73F99">
      <w:pPr>
        <w:rPr>
          <w:ins w:id="201" w:author="Microsoft Office User" w:date="2017-01-28T14:12:00Z"/>
          <w:b/>
          <w:sz w:val="36"/>
          <w:u w:val="single"/>
        </w:rPr>
      </w:pPr>
      <w:ins w:id="202" w:author="Microsoft Office User" w:date="2017-01-28T14:12:00Z">
        <w:r>
          <w:rPr>
            <w:b/>
            <w:sz w:val="36"/>
            <w:u w:val="single"/>
          </w:rPr>
          <w:t>Methods</w:t>
        </w:r>
      </w:ins>
    </w:p>
    <w:p w14:paraId="220DC73C" w14:textId="2B5F0458" w:rsidR="00A73F99" w:rsidRDefault="000D47AD" w:rsidP="00240C1C">
      <w:pPr>
        <w:pStyle w:val="ListParagraph"/>
        <w:numPr>
          <w:ilvl w:val="0"/>
          <w:numId w:val="2"/>
        </w:numPr>
        <w:rPr>
          <w:ins w:id="203" w:author="Microsoft Office User" w:date="2017-07-17T10:00:00Z"/>
        </w:rPr>
      </w:pPr>
      <w:ins w:id="204" w:author="Microsoft Office User" w:date="2017-01-28T14:14:00Z">
        <w:r>
          <w:t>Patient Recruitment</w:t>
        </w:r>
      </w:ins>
      <w:ins w:id="205" w:author="Microsoft Office User" w:date="2017-07-17T10:14:00Z">
        <w:r w:rsidR="008B7F23">
          <w:t xml:space="preserve"> and data collection</w:t>
        </w:r>
      </w:ins>
    </w:p>
    <w:p w14:paraId="19A7E9E3" w14:textId="695785F7" w:rsidR="002E3AD9" w:rsidRDefault="002E3AD9" w:rsidP="00F7444B">
      <w:pPr>
        <w:pStyle w:val="ListParagraph"/>
        <w:rPr>
          <w:ins w:id="206" w:author="Microsoft Office User" w:date="2017-01-28T14:14:00Z"/>
        </w:rPr>
      </w:pPr>
      <w:ins w:id="207" w:author="Microsoft Office User" w:date="2017-07-17T10:00:00Z">
        <w:r>
          <w:t>Patients were recruited</w:t>
        </w:r>
      </w:ins>
      <w:ins w:id="208" w:author="Microsoft Office User" w:date="2017-07-17T10:14:00Z">
        <w:r w:rsidR="008B7F23">
          <w:t xml:space="preserve"> and data was collected</w:t>
        </w:r>
      </w:ins>
      <w:ins w:id="209" w:author="Microsoft Office User" w:date="2017-07-17T10:00:00Z">
        <w:r>
          <w:t xml:space="preserve"> as described in Hochberg et al. </w:t>
        </w:r>
      </w:ins>
      <w:ins w:id="210" w:author="Microsoft Office User" w:date="2017-07-17T10:01:00Z">
        <w:r>
          <w:fldChar w:fldCharType="begin" w:fldLock="1"/>
        </w:r>
      </w:ins>
      <w:r w:rsidR="007C6BD9">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6)", "plainTextFormattedCitation" : "(16)", "previouslyFormattedCitation" : "(15)" }, "properties" : { "noteIndex" : 0 }, "schema" : "https://github.com/citation-style-language/schema/raw/master/csl-citation.json" }</w:instrText>
      </w:r>
      <w:r>
        <w:fldChar w:fldCharType="separate"/>
      </w:r>
      <w:r w:rsidR="007C6BD9" w:rsidRPr="007C6BD9">
        <w:rPr>
          <w:noProof/>
        </w:rPr>
        <w:t>(16)</w:t>
      </w:r>
      <w:ins w:id="211" w:author="Microsoft Office User" w:date="2017-07-17T10:01:00Z">
        <w:r>
          <w:fldChar w:fldCharType="end"/>
        </w:r>
        <w:r>
          <w:t>.</w:t>
        </w:r>
      </w:ins>
    </w:p>
    <w:p w14:paraId="725BAA8F" w14:textId="0C304AD8" w:rsidR="00EB0A54" w:rsidRDefault="00EB0A54" w:rsidP="00240C1C">
      <w:pPr>
        <w:pStyle w:val="ListParagraph"/>
        <w:numPr>
          <w:ilvl w:val="0"/>
          <w:numId w:val="2"/>
        </w:numPr>
      </w:pPr>
      <w:r>
        <w:t>Treatment of Animals with Dexamethasone</w:t>
      </w:r>
    </w:p>
    <w:p w14:paraId="2D64B995" w14:textId="71B9F3FA" w:rsidR="00EB0A54" w:rsidRPr="00140CE6" w:rsidRDefault="00EB0A54" w:rsidP="00485915">
      <w:pPr>
        <w:pStyle w:val="ListParagraph"/>
        <w:rPr>
          <w:rFonts w:eastAsia="Times New Roman" w:cs="Times New Roman"/>
        </w:rPr>
      </w:pPr>
      <w:r w:rsidRPr="00F7444B">
        <w:rPr>
          <w:rFonts w:eastAsia="Times New Roman" w:cs="Times New Roman"/>
          <w:color w:val="000000"/>
          <w:shd w:val="clear" w:color="auto" w:fill="FFFFFF"/>
        </w:rPr>
        <w:t xml:space="preserve">C57BL/6J adult male mice were purchased from the Jackson Laboratory (Bar Harbor, ME, USA) at nine weeks of age. Following a one-week acclimation period, mice </w:t>
      </w:r>
      <w:r w:rsidR="00485915" w:rsidRPr="00F7444B">
        <w:rPr>
          <w:rFonts w:eastAsia="Times New Roman" w:cs="Times New Roman"/>
          <w:color w:val="000000"/>
          <w:shd w:val="clear" w:color="auto" w:fill="FFFFFF"/>
        </w:rPr>
        <w:t xml:space="preserve">were treated as described previously </w:t>
      </w:r>
      <w:r w:rsidR="00485915" w:rsidRPr="00F7444B">
        <w:rPr>
          <w:rFonts w:eastAsia="Times New Roman" w:cs="Times New Roman"/>
          <w:color w:val="000000"/>
          <w:shd w:val="clear" w:color="auto" w:fill="FFFFFF"/>
        </w:rPr>
        <w:fldChar w:fldCharType="begin" w:fldLock="1"/>
      </w:r>
      <w:r w:rsidR="007C6BD9">
        <w:rPr>
          <w:rFonts w:eastAsia="Times New Roman" w:cs="Times New Roman"/>
          <w:color w:val="000000"/>
          <w:shd w:val="clear" w:color="auto" w:fill="FFFFFF"/>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6)", "plainTextFormattedCitation" : "(16)", "previouslyFormattedCitation" : "(15)" }, "properties" : { "noteIndex" : 0 }, "schema" : "https://github.com/citation-style-language/schema/raw/master/csl-citation.json" }</w:instrText>
      </w:r>
      <w:r w:rsidR="00485915" w:rsidRPr="00F7444B">
        <w:rPr>
          <w:rFonts w:eastAsia="Times New Roman" w:cs="Times New Roman"/>
          <w:color w:val="000000"/>
          <w:shd w:val="clear" w:color="auto" w:fill="FFFFFF"/>
        </w:rPr>
        <w:fldChar w:fldCharType="separate"/>
      </w:r>
      <w:r w:rsidR="007C6BD9" w:rsidRPr="007C6BD9">
        <w:rPr>
          <w:rFonts w:eastAsia="Times New Roman" w:cs="Times New Roman"/>
          <w:noProof/>
          <w:color w:val="000000"/>
          <w:shd w:val="clear" w:color="auto" w:fill="FFFFFF"/>
        </w:rPr>
        <w:t>(16)</w:t>
      </w:r>
      <w:r w:rsidR="00485915" w:rsidRPr="00F7444B">
        <w:rPr>
          <w:rFonts w:eastAsia="Times New Roman" w:cs="Times New Roman"/>
          <w:color w:val="000000"/>
          <w:shd w:val="clear" w:color="auto" w:fill="FFFFFF"/>
        </w:rPr>
        <w:fldChar w:fldCharType="end"/>
      </w:r>
      <w:r w:rsidR="00485915" w:rsidRPr="00F7444B">
        <w:rPr>
          <w:rFonts w:eastAsia="Times New Roman" w:cs="Times New Roman"/>
          <w:color w:val="000000"/>
          <w:shd w:val="clear" w:color="auto" w:fill="FFFFFF"/>
        </w:rPr>
        <w:t xml:space="preserve"> or </w:t>
      </w:r>
      <w:r w:rsidRPr="00F7444B">
        <w:rPr>
          <w:rFonts w:eastAsia="Times New Roman" w:cs="Times New Roman"/>
          <w:color w:val="000000"/>
          <w:shd w:val="clear" w:color="auto" w:fill="FFFFFF"/>
        </w:rPr>
        <w:t>were either kept on normal chow (NCD) or given high fat diet (45% fat</w:t>
      </w:r>
      <w:r w:rsidR="00BF4435" w:rsidRPr="00F7444B">
        <w:rPr>
          <w:rFonts w:eastAsia="Times New Roman" w:cs="Times New Roman"/>
          <w:color w:val="000000"/>
          <w:shd w:val="clear" w:color="auto" w:fill="FFFFFF"/>
        </w:rPr>
        <w:t>; 35%</w:t>
      </w:r>
      <w:r w:rsidRPr="00F7444B">
        <w:rPr>
          <w:rFonts w:eastAsia="Times New Roman" w:cs="Times New Roman"/>
          <w:color w:val="000000"/>
          <w:shd w:val="clear" w:color="auto" w:fill="FFFFFF"/>
        </w:rPr>
        <w:t xml:space="preserve"> carb</w:t>
      </w:r>
      <w:r w:rsidR="00BF4435" w:rsidRPr="00F7444B">
        <w:rPr>
          <w:rFonts w:eastAsia="Times New Roman" w:cs="Times New Roman"/>
          <w:color w:val="000000"/>
          <w:shd w:val="clear" w:color="auto" w:fill="FFFFFF"/>
        </w:rPr>
        <w:t>ohydrate; 20%</w:t>
      </w:r>
      <w:r w:rsidRPr="00F7444B">
        <w:rPr>
          <w:rFonts w:eastAsia="Times New Roman" w:cs="Times New Roman"/>
          <w:color w:val="000000"/>
          <w:shd w:val="clear" w:color="auto" w:fill="FFFFFF"/>
        </w:rPr>
        <w:t xml:space="preserve"> protein</w:t>
      </w:r>
      <w:r w:rsidR="00BF4435" w:rsidRPr="00F7444B">
        <w:rPr>
          <w:rFonts w:eastAsia="Times New Roman" w:cs="Times New Roman"/>
          <w:color w:val="000000"/>
          <w:shd w:val="clear" w:color="auto" w:fill="FFFFFF"/>
        </w:rPr>
        <w:t xml:space="preserve">; Research Diets, New Brunswick, NJ; ID </w:t>
      </w:r>
      <w:r w:rsidR="00BF4435" w:rsidRPr="00830364">
        <w:t>D12451</w:t>
      </w:r>
      <w:r w:rsidRPr="00F7444B">
        <w:rPr>
          <w:rFonts w:eastAsia="Times New Roman" w:cs="Times New Roman"/>
          <w:color w:val="000000"/>
          <w:shd w:val="clear" w:color="auto" w:fill="FFFFFF"/>
        </w:rPr>
        <w:t>) for 12 weeks</w:t>
      </w:r>
      <w:r w:rsidR="00BF4435" w:rsidRPr="00F7444B">
        <w:rPr>
          <w:rFonts w:eastAsia="Times New Roman" w:cs="Times New Roman"/>
          <w:color w:val="000000"/>
          <w:shd w:val="clear" w:color="auto" w:fill="FFFFFF"/>
        </w:rPr>
        <w:t>, depending on the experiment</w:t>
      </w:r>
      <w:r w:rsidRPr="00F7444B">
        <w:rPr>
          <w:rFonts w:eastAsia="Times New Roman" w:cs="Times New Roman"/>
          <w:color w:val="000000"/>
          <w:shd w:val="clear" w:color="auto" w:fill="FFFFFF"/>
        </w:rPr>
        <w:t xml:space="preserve">. Mice stayed on their respective diets and were treated with 1 mg/kg per day of dexamethasone (Sigma–Aldrich) in their drinking water </w:t>
      </w:r>
      <w:commentRangeStart w:id="212"/>
      <w:r w:rsidRPr="00F7444B">
        <w:rPr>
          <w:rFonts w:eastAsia="Times New Roman" w:cs="Times New Roman"/>
          <w:color w:val="000000"/>
          <w:shd w:val="clear" w:color="auto" w:fill="FFFFFF"/>
        </w:rPr>
        <w:t>(</w:t>
      </w:r>
      <w:r w:rsidRPr="00F7444B">
        <w:rPr>
          <w:rFonts w:eastAsia="Times New Roman" w:cs="Times New Roman"/>
          <w:i/>
          <w:iCs/>
          <w:color w:val="000000"/>
        </w:rPr>
        <w:t>n</w:t>
      </w:r>
      <w:r w:rsidRPr="00F7444B">
        <w:rPr>
          <w:rFonts w:eastAsia="Times New Roman" w:cs="Times New Roman"/>
          <w:color w:val="000000"/>
          <w:shd w:val="clear" w:color="auto" w:fill="FFFFFF"/>
        </w:rPr>
        <w:t>=</w:t>
      </w:r>
      <w:r w:rsidR="0015025A" w:rsidRPr="00F7444B">
        <w:rPr>
          <w:rFonts w:eastAsia="Times New Roman" w:cs="Times New Roman"/>
          <w:color w:val="000000"/>
          <w:shd w:val="clear" w:color="auto" w:fill="FFFFFF"/>
        </w:rPr>
        <w:t>22</w:t>
      </w:r>
      <w:r w:rsidRPr="00F7444B">
        <w:rPr>
          <w:rFonts w:eastAsia="Times New Roman" w:cs="Times New Roman"/>
          <w:color w:val="000000"/>
          <w:shd w:val="clear" w:color="auto" w:fill="FFFFFF"/>
        </w:rPr>
        <w:t>) or used as controls (</w:t>
      </w:r>
      <w:r w:rsidRPr="00F7444B">
        <w:rPr>
          <w:rFonts w:eastAsia="Times New Roman" w:cs="Times New Roman"/>
          <w:i/>
          <w:iCs/>
          <w:color w:val="000000"/>
        </w:rPr>
        <w:t>n</w:t>
      </w:r>
      <w:r w:rsidRPr="00F7444B">
        <w:rPr>
          <w:rFonts w:eastAsia="Times New Roman" w:cs="Times New Roman"/>
          <w:color w:val="000000"/>
          <w:shd w:val="clear" w:color="auto" w:fill="FFFFFF"/>
        </w:rPr>
        <w:t>=</w:t>
      </w:r>
      <w:r w:rsidR="0015025A" w:rsidRPr="00F7444B">
        <w:rPr>
          <w:rFonts w:eastAsia="Times New Roman" w:cs="Times New Roman"/>
          <w:color w:val="000000"/>
          <w:shd w:val="clear" w:color="auto" w:fill="FFFFFF"/>
        </w:rPr>
        <w:t>32</w:t>
      </w:r>
      <w:r w:rsidRPr="00F7444B">
        <w:rPr>
          <w:rFonts w:eastAsia="Times New Roman" w:cs="Times New Roman"/>
          <w:color w:val="000000"/>
          <w:shd w:val="clear" w:color="auto" w:fill="FFFFFF"/>
        </w:rPr>
        <w:t xml:space="preserve">) </w:t>
      </w:r>
      <w:commentRangeEnd w:id="212"/>
      <w:r w:rsidR="00240C1C" w:rsidRPr="00F7444B">
        <w:rPr>
          <w:rStyle w:val="CommentReference"/>
          <w:sz w:val="24"/>
          <w:szCs w:val="24"/>
        </w:rPr>
        <w:commentReference w:id="212"/>
      </w:r>
      <w:r w:rsidRPr="00F7444B">
        <w:rPr>
          <w:rFonts w:eastAsia="Times New Roman" w:cs="Times New Roman"/>
          <w:color w:val="000000"/>
          <w:shd w:val="clear" w:color="auto" w:fill="FFFFFF"/>
        </w:rPr>
        <w:t xml:space="preserve">for six weeks. All animal procedures were approved by the University of Tennessee Health Science Center Institutional Animal Care and Use Committee. Animal body weight and composition was determined weekly using an </w:t>
      </w:r>
      <w:proofErr w:type="spellStart"/>
      <w:r w:rsidRPr="00F7444B">
        <w:rPr>
          <w:rFonts w:eastAsia="Times New Roman" w:cs="Times New Roman"/>
          <w:color w:val="000000"/>
          <w:shd w:val="clear" w:color="auto" w:fill="FFFFFF"/>
        </w:rPr>
        <w:t>echoMRI</w:t>
      </w:r>
      <w:proofErr w:type="spellEnd"/>
      <w:r w:rsidRPr="00F7444B">
        <w:rPr>
          <w:rFonts w:eastAsia="Times New Roman" w:cs="Times New Roman"/>
          <w:color w:val="000000"/>
          <w:shd w:val="clear" w:color="auto" w:fill="FFFFFF"/>
        </w:rPr>
        <w:t xml:space="preserve"> 2100. Food was weighed weekly, with food intake determined as the decrease in food weight per mouse per week per cage. All mice were provided with access to food and water </w:t>
      </w:r>
      <w:r w:rsidRPr="00F7444B">
        <w:rPr>
          <w:rFonts w:eastAsia="Times New Roman" w:cs="Times New Roman"/>
          <w:i/>
          <w:iCs/>
          <w:color w:val="000000"/>
        </w:rPr>
        <w:t>ad libitum</w:t>
      </w:r>
      <w:r w:rsidRPr="00F7444B">
        <w:rPr>
          <w:rFonts w:eastAsia="Times New Roman" w:cs="Times New Roman"/>
          <w:color w:val="000000"/>
          <w:shd w:val="clear" w:color="auto" w:fill="FFFFFF"/>
        </w:rPr>
        <w:t> throughout the study</w:t>
      </w:r>
      <w:ins w:id="213" w:author="Microsoft Office User" w:date="2017-07-17T15:56:00Z">
        <w:r w:rsidR="00883597">
          <w:rPr>
            <w:rFonts w:eastAsia="Times New Roman" w:cs="Times New Roman"/>
            <w:color w:val="000000"/>
            <w:shd w:val="clear" w:color="auto" w:fill="FFFFFF"/>
          </w:rPr>
          <w:t>, unless otherwise noted</w:t>
        </w:r>
      </w:ins>
      <w:r w:rsidRPr="00F7444B">
        <w:rPr>
          <w:rFonts w:eastAsia="Times New Roman" w:cs="Times New Roman"/>
          <w:color w:val="000000"/>
          <w:shd w:val="clear" w:color="auto" w:fill="FFFFFF"/>
        </w:rPr>
        <w:t xml:space="preserve">. At the end of treatment, mice were fasted for 16 h and were sacrificed by cervical dislocation at ZT3 after isoflurane anesthesia. Following cervical dislocation, a sagittal incision was made along the medioventral surface of each mouse and the skin was carefully pulled back to expose the subcutaneous fat depots. The incision was extended along the anterior surface of each hind limb to allow careful dissection of the inguinal fat pads. A small incision was then made into the rectus </w:t>
      </w:r>
      <w:proofErr w:type="spellStart"/>
      <w:r w:rsidRPr="00F7444B">
        <w:rPr>
          <w:rFonts w:eastAsia="Times New Roman" w:cs="Times New Roman"/>
          <w:color w:val="000000"/>
          <w:shd w:val="clear" w:color="auto" w:fill="FFFFFF"/>
        </w:rPr>
        <w:t>abdominus</w:t>
      </w:r>
      <w:proofErr w:type="spellEnd"/>
      <w:r w:rsidRPr="00F7444B">
        <w:rPr>
          <w:rFonts w:eastAsia="Times New Roman" w:cs="Times New Roman"/>
          <w:color w:val="000000"/>
          <w:shd w:val="clear" w:color="auto" w:fill="FFFFFF"/>
        </w:rPr>
        <w:t xml:space="preserve"> muscle to expose the abdominal cavity. The </w:t>
      </w:r>
      <w:proofErr w:type="spellStart"/>
      <w:r w:rsidRPr="00F7444B">
        <w:rPr>
          <w:rFonts w:eastAsia="Times New Roman" w:cs="Times New Roman"/>
          <w:color w:val="000000"/>
          <w:shd w:val="clear" w:color="auto" w:fill="FFFFFF"/>
        </w:rPr>
        <w:t>epididymal</w:t>
      </w:r>
      <w:proofErr w:type="spellEnd"/>
      <w:r w:rsidRPr="00F7444B">
        <w:rPr>
          <w:rFonts w:eastAsia="Times New Roman" w:cs="Times New Roman"/>
          <w:color w:val="000000"/>
          <w:shd w:val="clear" w:color="auto" w:fill="FFFFFF"/>
        </w:rPr>
        <w:t xml:space="preserve"> fat pads were identified and carefully dissected out. The right fat pads from each mouse were weighed and snap frozen in liquid nitrogen for later analysis</w:t>
      </w:r>
      <w:r w:rsidR="005E61F3" w:rsidRPr="00F7444B">
        <w:rPr>
          <w:rFonts w:eastAsia="Times New Roman" w:cs="Times New Roman"/>
          <w:color w:val="000000"/>
          <w:shd w:val="clear" w:color="auto" w:fill="FFFFFF"/>
        </w:rPr>
        <w:t>, along</w:t>
      </w:r>
      <w:r w:rsidR="002633D8" w:rsidRPr="00F7444B">
        <w:rPr>
          <w:rFonts w:eastAsia="Times New Roman" w:cs="Times New Roman"/>
          <w:color w:val="000000"/>
          <w:shd w:val="clear" w:color="auto" w:fill="FFFFFF"/>
        </w:rPr>
        <w:t xml:space="preserve"> with</w:t>
      </w:r>
      <w:r w:rsidR="005E61F3" w:rsidRPr="00F7444B">
        <w:rPr>
          <w:rFonts w:eastAsia="Times New Roman" w:cs="Times New Roman"/>
          <w:color w:val="000000"/>
          <w:shd w:val="clear" w:color="auto" w:fill="FFFFFF"/>
        </w:rPr>
        <w:t xml:space="preserve"> a section of the large lobe of the liver</w:t>
      </w:r>
      <w:r w:rsidRPr="00F7444B">
        <w:rPr>
          <w:rFonts w:eastAsia="Times New Roman" w:cs="Times New Roman"/>
          <w:color w:val="000000"/>
          <w:shd w:val="clear" w:color="auto" w:fill="FFFFFF"/>
        </w:rPr>
        <w:t xml:space="preserve">. </w:t>
      </w:r>
      <w:r w:rsidR="005E61F3" w:rsidRPr="00F7444B">
        <w:rPr>
          <w:rFonts w:eastAsia="Times New Roman" w:cs="Times New Roman"/>
          <w:color w:val="000000"/>
          <w:shd w:val="clear" w:color="auto" w:fill="FFFFFF"/>
        </w:rPr>
        <w:t xml:space="preserve">Small pieces of these tissues, as well as </w:t>
      </w:r>
      <w:commentRangeStart w:id="214"/>
      <w:r w:rsidR="005E61F3" w:rsidRPr="00F7444B">
        <w:rPr>
          <w:rFonts w:eastAsia="Times New Roman" w:cs="Times New Roman"/>
          <w:color w:val="000000"/>
          <w:shd w:val="clear" w:color="auto" w:fill="FFFFFF"/>
        </w:rPr>
        <w:t>the pancreas were</w:t>
      </w:r>
      <w:r w:rsidR="009F7DBE" w:rsidRPr="00F7444B">
        <w:rPr>
          <w:rFonts w:eastAsia="Times New Roman" w:cs="Times New Roman"/>
          <w:color w:val="000000"/>
          <w:shd w:val="clear" w:color="auto" w:fill="FFFFFF"/>
        </w:rPr>
        <w:t xml:space="preserve"> </w:t>
      </w:r>
      <w:commentRangeEnd w:id="214"/>
      <w:r w:rsidR="002633D8" w:rsidRPr="00140CE6">
        <w:rPr>
          <w:rStyle w:val="CommentReference"/>
          <w:sz w:val="24"/>
          <w:szCs w:val="24"/>
        </w:rPr>
        <w:commentReference w:id="214"/>
      </w:r>
      <w:r w:rsidR="009F7DBE" w:rsidRPr="00140CE6">
        <w:rPr>
          <w:rFonts w:eastAsia="Times New Roman" w:cs="Times New Roman"/>
          <w:color w:val="000000"/>
          <w:shd w:val="clear" w:color="auto" w:fill="FFFFFF"/>
        </w:rPr>
        <w:t>placed in 10% formalin</w:t>
      </w:r>
      <w:r w:rsidR="007978A8" w:rsidRPr="00140CE6">
        <w:rPr>
          <w:rFonts w:eastAsia="Times New Roman" w:cs="Times New Roman"/>
          <w:color w:val="000000"/>
          <w:shd w:val="clear" w:color="auto" w:fill="FFFFFF"/>
        </w:rPr>
        <w:t xml:space="preserve"> for</w:t>
      </w:r>
      <w:r w:rsidR="005E61F3" w:rsidRPr="00140CE6">
        <w:rPr>
          <w:rFonts w:eastAsia="Times New Roman" w:cs="Times New Roman"/>
          <w:color w:val="000000"/>
          <w:shd w:val="clear" w:color="auto" w:fill="FFFFFF"/>
        </w:rPr>
        <w:t xml:space="preserve"> histology.</w:t>
      </w:r>
    </w:p>
    <w:p w14:paraId="2834EF54" w14:textId="61CD74FC" w:rsidR="00A73F99" w:rsidRDefault="00A73F99" w:rsidP="00DE6E98">
      <w:pPr>
        <w:pStyle w:val="ListParagraph"/>
        <w:numPr>
          <w:ilvl w:val="0"/>
          <w:numId w:val="2"/>
        </w:numPr>
      </w:pPr>
      <w:r>
        <w:t>ITT</w:t>
      </w:r>
    </w:p>
    <w:p w14:paraId="39BE57F4" w14:textId="4E29F44B" w:rsidR="00067455" w:rsidRPr="00067455" w:rsidRDefault="00067455" w:rsidP="00DE6E98">
      <w:pPr>
        <w:pStyle w:val="ListParagraph"/>
        <w:rPr>
          <w:ins w:id="215" w:author="Microsoft Office User" w:date="2017-01-28T14:14:00Z"/>
        </w:rPr>
      </w:pPr>
      <w:r>
        <w:rPr>
          <w:rFonts w:cs="Times New Roman"/>
        </w:rPr>
        <w:t>Insulin tolerance was assessed foll</w:t>
      </w:r>
      <w:r w:rsidR="00EB0A54">
        <w:rPr>
          <w:rFonts w:cs="Times New Roman"/>
        </w:rPr>
        <w:t>owing five weeks of treatment (27</w:t>
      </w:r>
      <w:r>
        <w:rPr>
          <w:rFonts w:cs="Times New Roman"/>
        </w:rPr>
        <w:t xml:space="preserve"> weeks of age). </w:t>
      </w:r>
      <w:r w:rsidR="00A9523A">
        <w:rPr>
          <w:rFonts w:cs="Times New Roman"/>
        </w:rPr>
        <w:t>Mice</w:t>
      </w:r>
      <w:r w:rsidRPr="00DE6E98">
        <w:rPr>
          <w:rFonts w:cs="Times New Roman"/>
        </w:rPr>
        <w:t xml:space="preserve"> were given </w:t>
      </w:r>
      <w:proofErr w:type="spellStart"/>
      <w:r w:rsidRPr="00DE6E98">
        <w:rPr>
          <w:rFonts w:cs="Times New Roman"/>
        </w:rPr>
        <w:t>i.p</w:t>
      </w:r>
      <w:proofErr w:type="spellEnd"/>
      <w:r w:rsidRPr="00DE6E98">
        <w:rPr>
          <w:rFonts w:cs="Times New Roman"/>
        </w:rPr>
        <w:t>. injections of insulin (</w:t>
      </w:r>
      <w:proofErr w:type="spellStart"/>
      <w:r w:rsidRPr="00DE6E98">
        <w:rPr>
          <w:rFonts w:cs="Times New Roman"/>
        </w:rPr>
        <w:t>Humulin</w:t>
      </w:r>
      <w:proofErr w:type="spellEnd"/>
      <w:r w:rsidRPr="00DE6E98">
        <w:rPr>
          <w:rFonts w:cs="Times New Roman"/>
        </w:rPr>
        <w:t xml:space="preserve"> R, Lilly, Indianapolis, </w:t>
      </w:r>
      <w:r w:rsidRPr="00067455">
        <w:rPr>
          <w:rFonts w:cs="Times New Roman"/>
        </w:rPr>
        <w:t>IN, USA) at a concentration of 2.5</w:t>
      </w:r>
      <w:r w:rsidRPr="00DE6E98">
        <w:rPr>
          <w:rFonts w:cs="Times New Roman"/>
        </w:rPr>
        <w:t> </w:t>
      </w:r>
      <w:proofErr w:type="spellStart"/>
      <w:r w:rsidRPr="00DE6E98">
        <w:rPr>
          <w:rFonts w:cs="Times New Roman"/>
        </w:rPr>
        <w:t>mU</w:t>
      </w:r>
      <w:proofErr w:type="spellEnd"/>
      <w:r w:rsidRPr="00DE6E98">
        <w:rPr>
          <w:rFonts w:cs="Times New Roman"/>
        </w:rPr>
        <w:t>/g</w:t>
      </w:r>
      <w:r w:rsidR="00A9523A">
        <w:rPr>
          <w:rFonts w:cs="Times New Roman"/>
        </w:rPr>
        <w:t xml:space="preserve"> following a six hour fast</w:t>
      </w:r>
      <w:r w:rsidRPr="00DE6E98">
        <w:rPr>
          <w:rFonts w:cs="Times New Roman"/>
        </w:rPr>
        <w:t>. Blood glucose was determined using a One Touch Ultra Glucometer (</w:t>
      </w:r>
      <w:proofErr w:type="spellStart"/>
      <w:r w:rsidRPr="00DE6E98">
        <w:rPr>
          <w:rFonts w:cs="Times New Roman"/>
        </w:rPr>
        <w:t>Lifescan</w:t>
      </w:r>
      <w:proofErr w:type="spellEnd"/>
      <w:r w:rsidRPr="00DE6E98">
        <w:rPr>
          <w:rFonts w:cs="Times New Roman"/>
        </w:rPr>
        <w:t>)</w:t>
      </w:r>
      <w:r w:rsidR="00A9523A">
        <w:rPr>
          <w:rFonts w:cs="Times New Roman"/>
        </w:rPr>
        <w:t xml:space="preserve"> prior to and every 15 </w:t>
      </w:r>
      <w:proofErr w:type="gramStart"/>
      <w:r w:rsidR="00A9523A">
        <w:rPr>
          <w:rFonts w:cs="Times New Roman"/>
        </w:rPr>
        <w:t>minutes</w:t>
      </w:r>
      <w:proofErr w:type="gramEnd"/>
      <w:r w:rsidR="00A9523A">
        <w:rPr>
          <w:rFonts w:cs="Times New Roman"/>
        </w:rPr>
        <w:t xml:space="preserve"> post injection</w:t>
      </w:r>
      <w:r w:rsidRPr="00DE6E98">
        <w:rPr>
          <w:rFonts w:cs="Times New Roman"/>
        </w:rPr>
        <w:t>.</w:t>
      </w:r>
    </w:p>
    <w:p w14:paraId="0BB8BE14" w14:textId="06AF66DD" w:rsidR="00A73F99" w:rsidRDefault="00A73F99" w:rsidP="00DE6E98">
      <w:pPr>
        <w:pStyle w:val="ListParagraph"/>
        <w:numPr>
          <w:ilvl w:val="0"/>
          <w:numId w:val="2"/>
        </w:numPr>
        <w:rPr>
          <w:ins w:id="216" w:author="Microsoft Office User" w:date="2017-01-28T14:14:00Z"/>
        </w:rPr>
      </w:pPr>
      <w:commentRangeStart w:id="217"/>
      <w:ins w:id="218" w:author="Microsoft Office User" w:date="2017-01-28T14:14:00Z">
        <w:r>
          <w:t>Clamp (get from metabolic phenotyping core?)</w:t>
        </w:r>
      </w:ins>
      <w:commentRangeEnd w:id="217"/>
      <w:r w:rsidR="001E66C4">
        <w:rPr>
          <w:rStyle w:val="CommentReference"/>
        </w:rPr>
        <w:commentReference w:id="217"/>
      </w:r>
      <w:ins w:id="219" w:author="Microsoft Office User" w:date="2017-07-17T10:05:00Z">
        <w:r w:rsidR="00BF4435">
          <w:t xml:space="preserve"> For the Clamp experiment C57BL/6J adult (70d) male mice </w:t>
        </w:r>
      </w:ins>
      <w:ins w:id="220" w:author="Microsoft Office User" w:date="2017-07-17T10:06:00Z">
        <w:r w:rsidR="00BF4435">
          <w:t xml:space="preserve">were </w:t>
        </w:r>
      </w:ins>
      <w:ins w:id="221" w:author="Microsoft Office User" w:date="2017-07-17T10:07:00Z">
        <w:r w:rsidR="00BF4435">
          <w:t>fed the same HFD as above for 8 weeks and treated with dexamethasone for 3 weeks prior to the experiment.</w:t>
        </w:r>
      </w:ins>
    </w:p>
    <w:p w14:paraId="660855DD" w14:textId="6E02E6CF" w:rsidR="00A73F99" w:rsidRDefault="00A73F99" w:rsidP="00DE6E98">
      <w:pPr>
        <w:pStyle w:val="ListParagraph"/>
        <w:numPr>
          <w:ilvl w:val="0"/>
          <w:numId w:val="2"/>
        </w:numPr>
      </w:pPr>
      <w:r>
        <w:t xml:space="preserve">Cell culture </w:t>
      </w:r>
    </w:p>
    <w:p w14:paraId="659E5B2F" w14:textId="670EADFF" w:rsidR="00881ECD" w:rsidRPr="00240C1C" w:rsidRDefault="00E36D9E" w:rsidP="00240C1C">
      <w:pPr>
        <w:pStyle w:val="ListParagraph"/>
        <w:rPr>
          <w:ins w:id="222" w:author="Microsoft Office User" w:date="2017-01-28T14:15:00Z"/>
          <w:color w:val="000000" w:themeColor="text1"/>
        </w:rPr>
      </w:pPr>
      <w:r w:rsidRPr="00E36D9E">
        <w:rPr>
          <w:color w:val="000000" w:themeColor="text1"/>
        </w:rPr>
        <w:t>3</w:t>
      </w:r>
      <w:r>
        <w:rPr>
          <w:color w:val="000000" w:themeColor="text1"/>
        </w:rPr>
        <w:t xml:space="preserve">T3-L1 </w:t>
      </w:r>
      <w:r w:rsidR="00B90861">
        <w:rPr>
          <w:color w:val="000000" w:themeColor="text1"/>
        </w:rPr>
        <w:t>fibroblasts (</w:t>
      </w:r>
      <w:r>
        <w:rPr>
          <w:color w:val="000000" w:themeColor="text1"/>
        </w:rPr>
        <w:t>pre</w:t>
      </w:r>
      <w:r w:rsidR="00B90861">
        <w:rPr>
          <w:color w:val="000000" w:themeColor="text1"/>
        </w:rPr>
        <w:t>-</w:t>
      </w:r>
      <w:r>
        <w:rPr>
          <w:color w:val="000000" w:themeColor="text1"/>
        </w:rPr>
        <w:t>a</w:t>
      </w:r>
      <w:r w:rsidR="00B90861">
        <w:rPr>
          <w:color w:val="000000" w:themeColor="text1"/>
        </w:rPr>
        <w:t>dipocytes) were cultured in 10% newborn calf serum,</w:t>
      </w:r>
      <w:r>
        <w:rPr>
          <w:color w:val="000000" w:themeColor="text1"/>
        </w:rPr>
        <w:t xml:space="preserve"> high glucose </w:t>
      </w:r>
      <w:r w:rsidR="00204D48" w:rsidRPr="00240C1C">
        <w:rPr>
          <w:rFonts w:cs="Arial"/>
          <w:bCs/>
          <w:color w:val="0B1C2E"/>
        </w:rPr>
        <w:t>Dulbecco's Modification of Eagle's Medium</w:t>
      </w:r>
      <w:r w:rsidR="00204D48">
        <w:rPr>
          <w:rFonts w:cs="Arial"/>
          <w:bCs/>
          <w:color w:val="0B1C2E"/>
        </w:rPr>
        <w:t xml:space="preserve"> (</w:t>
      </w:r>
      <w:r>
        <w:rPr>
          <w:color w:val="000000" w:themeColor="text1"/>
        </w:rPr>
        <w:t>DMEM</w:t>
      </w:r>
      <w:r w:rsidR="00204D48">
        <w:rPr>
          <w:color w:val="000000" w:themeColor="text1"/>
        </w:rPr>
        <w:t>)</w:t>
      </w:r>
      <w:r>
        <w:rPr>
          <w:color w:val="000000" w:themeColor="text1"/>
        </w:rPr>
        <w:t xml:space="preserve"> with 1% </w:t>
      </w:r>
      <w:proofErr w:type="spellStart"/>
      <w:r w:rsidR="00B90861">
        <w:rPr>
          <w:color w:val="000000" w:themeColor="text1"/>
        </w:rPr>
        <w:t>pencilin</w:t>
      </w:r>
      <w:proofErr w:type="spellEnd"/>
      <w:r w:rsidR="00B90861">
        <w:rPr>
          <w:color w:val="000000" w:themeColor="text1"/>
        </w:rPr>
        <w:t>, streptomycin and glutamine</w:t>
      </w:r>
      <w:r>
        <w:rPr>
          <w:color w:val="000000" w:themeColor="text1"/>
        </w:rPr>
        <w:t xml:space="preserve"> until </w:t>
      </w:r>
      <w:r w:rsidR="00B90861">
        <w:rPr>
          <w:color w:val="000000" w:themeColor="text1"/>
        </w:rPr>
        <w:t xml:space="preserve">confluence. A differentiation cocktail including </w:t>
      </w:r>
      <w:r w:rsidR="003A266B">
        <w:rPr>
          <w:color w:val="000000" w:themeColor="text1"/>
        </w:rPr>
        <w:t xml:space="preserve">250nM </w:t>
      </w:r>
      <w:commentRangeStart w:id="223"/>
      <w:r w:rsidR="00B90861">
        <w:rPr>
          <w:color w:val="000000" w:themeColor="text1"/>
        </w:rPr>
        <w:t>dexamethasone</w:t>
      </w:r>
      <w:commentRangeEnd w:id="223"/>
      <w:r w:rsidR="00B90861">
        <w:rPr>
          <w:rStyle w:val="CommentReference"/>
        </w:rPr>
        <w:commentReference w:id="223"/>
      </w:r>
      <w:r w:rsidR="00B90861">
        <w:rPr>
          <w:color w:val="000000" w:themeColor="text1"/>
        </w:rPr>
        <w:t xml:space="preserve">, </w:t>
      </w:r>
      <w:r w:rsidR="00B90861" w:rsidRPr="00240C1C">
        <w:rPr>
          <w:rFonts w:cs="Helvetica"/>
          <w:color w:val="1C1C1C"/>
        </w:rPr>
        <w:t>3-isobutyl-1-methylxanthine</w:t>
      </w:r>
      <w:r w:rsidR="00B90861">
        <w:rPr>
          <w:rFonts w:cs="Helvetica"/>
          <w:color w:val="1C1C1C"/>
        </w:rPr>
        <w:t xml:space="preserve"> and insulin in 10% fetal bovine serum, high glucose DMEM with 1% PSG at two days post confluence</w:t>
      </w:r>
      <w:r w:rsidR="00366FA3">
        <w:rPr>
          <w:rFonts w:cs="Helvetica"/>
          <w:color w:val="1C1C1C"/>
        </w:rPr>
        <w:t xml:space="preserve"> for four days</w:t>
      </w:r>
      <w:r w:rsidR="00DA1B5A">
        <w:rPr>
          <w:rFonts w:cs="Helvetica"/>
          <w:color w:val="1C1C1C"/>
        </w:rPr>
        <w:t xml:space="preserve"> </w:t>
      </w:r>
      <w:r w:rsidR="00DA1B5A">
        <w:rPr>
          <w:rFonts w:cs="Helvetica"/>
          <w:color w:val="1C1C1C"/>
        </w:rPr>
        <w:fldChar w:fldCharType="begin" w:fldLock="1"/>
      </w:r>
      <w:r w:rsidR="007C6BD9">
        <w:rPr>
          <w:rFonts w:cs="Helvetica"/>
          <w:color w:val="1C1C1C"/>
        </w:rPr>
        <w:instrText>ADDIN CSL_CITATION { "citationItems" : [ { "id" : "ITEM-1", "itemData" : { "DOI" : "10.1016/S0076-6879(06)06055-1", "author" : [ { "dropping-particle" : "", "family" : "Chiang S-H, Chang L", "given" : "Saltiel AR", "non-dropping-particle" : "", "parse-names" : false, "suffix" : "" } ], "id" : "ITEM-1", "issue" : "06", "issued" : { "date-parts" : [ [ "2002" ] ] }, "page" : "1257-1262", "title" : "TC10 and Insulin \u2010 Stimulated Glucose Transport", "type" : "article-journal", "volume" : "406" }, "uris" : [ "http://www.mendeley.com/documents/?uuid=1d372b62-a3be-428b-8600-6aff8c04a118" ] } ], "mendeley" : { "formattedCitation" : "(17)", "plainTextFormattedCitation" : "(17)", "previouslyFormattedCitation" : "(16)" }, "properties" : { "noteIndex" : 0 }, "schema" : "https://github.com/citation-style-language/schema/raw/master/csl-citation.json" }</w:instrText>
      </w:r>
      <w:r w:rsidR="00DA1B5A">
        <w:rPr>
          <w:rFonts w:cs="Helvetica"/>
          <w:color w:val="1C1C1C"/>
        </w:rPr>
        <w:fldChar w:fldCharType="separate"/>
      </w:r>
      <w:r w:rsidR="007C6BD9" w:rsidRPr="007C6BD9">
        <w:rPr>
          <w:rFonts w:cs="Helvetica"/>
          <w:noProof/>
          <w:color w:val="1C1C1C"/>
        </w:rPr>
        <w:t>(17)</w:t>
      </w:r>
      <w:r w:rsidR="00DA1B5A">
        <w:rPr>
          <w:rFonts w:cs="Helvetica"/>
          <w:color w:val="1C1C1C"/>
        </w:rPr>
        <w:fldChar w:fldCharType="end"/>
      </w:r>
      <w:r w:rsidR="00B90861">
        <w:rPr>
          <w:rFonts w:cs="Helvetica"/>
          <w:color w:val="1C1C1C"/>
        </w:rPr>
        <w:t>.</w:t>
      </w:r>
      <w:r w:rsidR="003A266B">
        <w:rPr>
          <w:rFonts w:cs="Helvetica"/>
          <w:color w:val="1C1C1C"/>
        </w:rPr>
        <w:t xml:space="preserve"> Media was then replaced including only insulin in the cocktail for an additional three days. The following three </w:t>
      </w:r>
      <w:proofErr w:type="gramStart"/>
      <w:r w:rsidR="003A266B">
        <w:rPr>
          <w:rFonts w:cs="Helvetica"/>
          <w:color w:val="1C1C1C"/>
        </w:rPr>
        <w:t>days</w:t>
      </w:r>
      <w:proofErr w:type="gramEnd"/>
      <w:r w:rsidR="003A266B">
        <w:rPr>
          <w:rFonts w:cs="Helvetica"/>
          <w:color w:val="1C1C1C"/>
        </w:rPr>
        <w:t xml:space="preserve"> cells remained in FBS media with no additional treatment. </w:t>
      </w:r>
      <w:r w:rsidR="005B3B55">
        <w:rPr>
          <w:rFonts w:cs="Helvetica"/>
          <w:color w:val="1C1C1C"/>
        </w:rPr>
        <w:t>To assess lipolysis, cells either remained in FBS media or were treated with an additional dose of 250nM dexamethasone for five days before lysing</w:t>
      </w:r>
      <w:ins w:id="224" w:author="Microsoft Office User" w:date="2017-01-31T11:00:00Z">
        <w:r w:rsidR="005B3B55">
          <w:rPr>
            <w:rFonts w:cs="Helvetica"/>
            <w:color w:val="1C1C1C"/>
          </w:rPr>
          <w:t>.</w:t>
        </w:r>
      </w:ins>
    </w:p>
    <w:p w14:paraId="43A3DEF3" w14:textId="21DD0B71" w:rsidR="00A73F99" w:rsidRDefault="002633D8" w:rsidP="00240C1C">
      <w:pPr>
        <w:pStyle w:val="ListParagraph"/>
        <w:numPr>
          <w:ilvl w:val="0"/>
          <w:numId w:val="2"/>
        </w:numPr>
        <w:rPr>
          <w:ins w:id="225" w:author="Microsoft Office User" w:date="2017-07-13T16:10:00Z"/>
        </w:rPr>
      </w:pPr>
      <w:ins w:id="226" w:author="Microsoft Office User" w:date="2017-07-13T16:10:00Z">
        <w:r>
          <w:t>Assessment of Triglycerides</w:t>
        </w:r>
      </w:ins>
      <w:ins w:id="227" w:author="Microsoft Office User" w:date="2017-07-13T16:18:00Z">
        <w:r w:rsidR="0029402D">
          <w:t xml:space="preserve"> from Cells and Tissue</w:t>
        </w:r>
      </w:ins>
    </w:p>
    <w:p w14:paraId="15A202AF" w14:textId="1875AF4F" w:rsidR="002633D8" w:rsidRPr="007069CE" w:rsidRDefault="002633D8" w:rsidP="007069CE">
      <w:pPr>
        <w:ind w:left="720"/>
        <w:rPr>
          <w:ins w:id="228" w:author="Microsoft Office User" w:date="2017-01-28T14:16:00Z"/>
          <w:rFonts w:ascii="Times New Roman" w:eastAsia="Times New Roman" w:hAnsi="Times New Roman" w:cs="Times New Roman"/>
        </w:rPr>
      </w:pPr>
      <w:ins w:id="229" w:author="Microsoft Office User" w:date="2017-07-13T16:10:00Z">
        <w:r>
          <w:t>3T3-L1 ells were grown</w:t>
        </w:r>
      </w:ins>
      <w:ins w:id="230" w:author="Microsoft Office User" w:date="2017-07-13T16:11:00Z">
        <w:r>
          <w:t xml:space="preserve"> and treated</w:t>
        </w:r>
      </w:ins>
      <w:ins w:id="231" w:author="Microsoft Office User" w:date="2017-07-13T16:10:00Z">
        <w:r w:rsidR="000C3B57">
          <w:t xml:space="preserve"> as described above and a triglyceride assay was performed</w:t>
        </w:r>
        <w:r>
          <w:t xml:space="preserve"> at the end of the treatment period</w:t>
        </w:r>
      </w:ins>
      <w:ins w:id="232" w:author="Microsoft Office User" w:date="2017-07-13T16:13:00Z">
        <w:r w:rsidR="000C3B57">
          <w:t>.</w:t>
        </w:r>
      </w:ins>
      <w:ins w:id="233" w:author="Microsoft Office User" w:date="2017-07-13T16:11:00Z">
        <w:r w:rsidR="000C3B57">
          <w:t xml:space="preserve"> C</w:t>
        </w:r>
        <w:r>
          <w:t>ells</w:t>
        </w:r>
      </w:ins>
      <w:ins w:id="234" w:author="Microsoft Office User" w:date="2017-07-13T16:13:00Z">
        <w:r w:rsidR="000C3B57">
          <w:t xml:space="preserve"> </w:t>
        </w:r>
      </w:ins>
      <w:ins w:id="235" w:author="Microsoft Office User" w:date="2017-07-13T16:11:00Z">
        <w:r>
          <w:t xml:space="preserve">were </w:t>
        </w:r>
      </w:ins>
      <w:ins w:id="236" w:author="Microsoft Office User" w:date="2017-07-13T16:12:00Z">
        <w:r w:rsidR="000C3B57">
          <w:t>lysed in homogenization buffer</w:t>
        </w:r>
      </w:ins>
      <w:ins w:id="237" w:author="Microsoft Office User" w:date="2017-07-13T16:13:00Z">
        <w:r w:rsidR="000C3B57">
          <w:t xml:space="preserve"> (</w:t>
        </w:r>
      </w:ins>
      <w:ins w:id="238" w:author="Microsoft Office User" w:date="2017-07-13T16:14:00Z">
        <w:r w:rsidR="000C3B57" w:rsidRPr="007069CE">
          <w:rPr>
            <w:rFonts w:eastAsia="Times New Roman" w:cs="Times New Roman"/>
            <w:color w:val="252525"/>
            <w:szCs w:val="21"/>
            <w:shd w:val="clear" w:color="auto" w:fill="FFFFFF"/>
          </w:rPr>
          <w:t xml:space="preserve">50 </w:t>
        </w:r>
        <w:proofErr w:type="spellStart"/>
        <w:r w:rsidR="000C3B57" w:rsidRPr="007069CE">
          <w:rPr>
            <w:rFonts w:eastAsia="Times New Roman" w:cs="Times New Roman"/>
            <w:color w:val="252525"/>
            <w:szCs w:val="21"/>
            <w:shd w:val="clear" w:color="auto" w:fill="FFFFFF"/>
          </w:rPr>
          <w:t>mM</w:t>
        </w:r>
        <w:proofErr w:type="spellEnd"/>
        <w:r w:rsidR="000C3B57" w:rsidRPr="007069CE">
          <w:rPr>
            <w:rFonts w:eastAsia="Times New Roman" w:cs="Times New Roman"/>
            <w:color w:val="252525"/>
            <w:szCs w:val="21"/>
            <w:shd w:val="clear" w:color="auto" w:fill="FFFFFF"/>
          </w:rPr>
          <w:t xml:space="preserve"> </w:t>
        </w:r>
        <w:proofErr w:type="spellStart"/>
        <w:r w:rsidR="000C3B57" w:rsidRPr="007069CE">
          <w:rPr>
            <w:rFonts w:eastAsia="Times New Roman" w:cs="Times New Roman"/>
            <w:color w:val="252525"/>
            <w:szCs w:val="21"/>
            <w:shd w:val="clear" w:color="auto" w:fill="FFFFFF"/>
          </w:rPr>
          <w:t>Tris</w:t>
        </w:r>
        <w:proofErr w:type="spellEnd"/>
        <w:r w:rsidR="000C3B57" w:rsidRPr="007069CE">
          <w:rPr>
            <w:rFonts w:eastAsia="Times New Roman" w:cs="Times New Roman"/>
            <w:color w:val="252525"/>
            <w:szCs w:val="21"/>
            <w:shd w:val="clear" w:color="auto" w:fill="FFFFFF"/>
          </w:rPr>
          <w:t xml:space="preserve"> pH 8, 5 </w:t>
        </w:r>
        <w:proofErr w:type="spellStart"/>
        <w:r w:rsidR="000C3B57" w:rsidRPr="007069CE">
          <w:rPr>
            <w:rFonts w:eastAsia="Times New Roman" w:cs="Times New Roman"/>
            <w:color w:val="252525"/>
            <w:szCs w:val="21"/>
            <w:shd w:val="clear" w:color="auto" w:fill="FFFFFF"/>
          </w:rPr>
          <w:t>mM</w:t>
        </w:r>
        <w:proofErr w:type="spellEnd"/>
        <w:r w:rsidR="000C3B57" w:rsidRPr="007069CE">
          <w:rPr>
            <w:rFonts w:eastAsia="Times New Roman" w:cs="Times New Roman"/>
            <w:color w:val="252525"/>
            <w:szCs w:val="21"/>
            <w:shd w:val="clear" w:color="auto" w:fill="FFFFFF"/>
          </w:rPr>
          <w:t xml:space="preserve"> EDTA, 30 </w:t>
        </w:r>
        <w:proofErr w:type="spellStart"/>
        <w:r w:rsidR="000C3B57" w:rsidRPr="007069CE">
          <w:rPr>
            <w:rFonts w:eastAsia="Times New Roman" w:cs="Times New Roman"/>
            <w:color w:val="252525"/>
            <w:szCs w:val="21"/>
            <w:shd w:val="clear" w:color="auto" w:fill="FFFFFF"/>
          </w:rPr>
          <w:t>mM</w:t>
        </w:r>
        <w:proofErr w:type="spellEnd"/>
        <w:r w:rsidR="000C3B57" w:rsidRPr="007069CE">
          <w:rPr>
            <w:rFonts w:eastAsia="Times New Roman" w:cs="Times New Roman"/>
            <w:color w:val="252525"/>
            <w:szCs w:val="21"/>
            <w:shd w:val="clear" w:color="auto" w:fill="FFFFFF"/>
          </w:rPr>
          <w:t xml:space="preserve"> Mannitol, PI inhibitor</w:t>
        </w:r>
        <w:r w:rsidR="000C3B57">
          <w:rPr>
            <w:rFonts w:eastAsia="Times New Roman" w:cs="Times New Roman"/>
            <w:color w:val="252525"/>
            <w:szCs w:val="21"/>
            <w:shd w:val="clear" w:color="auto" w:fill="FFFFFF"/>
          </w:rPr>
          <w:t>)</w:t>
        </w:r>
      </w:ins>
      <w:ins w:id="239" w:author="Microsoft Office User" w:date="2017-07-13T16:17:00Z">
        <w:r w:rsidR="0029402D">
          <w:rPr>
            <w:rFonts w:eastAsia="Times New Roman" w:cs="Times New Roman"/>
            <w:color w:val="252525"/>
            <w:szCs w:val="21"/>
            <w:shd w:val="clear" w:color="auto" w:fill="FFFFFF"/>
          </w:rPr>
          <w:t xml:space="preserve"> undergoing three freeze thaw cycles</w:t>
        </w:r>
      </w:ins>
      <w:ins w:id="240" w:author="Microsoft Office User" w:date="2017-07-13T16:14:00Z">
        <w:r w:rsidR="000C3B57">
          <w:rPr>
            <w:rFonts w:eastAsia="Times New Roman" w:cs="Times New Roman"/>
            <w:color w:val="252525"/>
            <w:szCs w:val="21"/>
            <w:shd w:val="clear" w:color="auto" w:fill="FFFFFF"/>
          </w:rPr>
          <w:t xml:space="preserve">, </w:t>
        </w:r>
      </w:ins>
      <w:ins w:id="241" w:author="Microsoft Office User" w:date="2017-07-13T16:15:00Z">
        <w:r w:rsidR="000C3B57">
          <w:rPr>
            <w:rFonts w:eastAsia="Times New Roman" w:cs="Times New Roman"/>
            <w:color w:val="252525"/>
            <w:szCs w:val="21"/>
            <w:shd w:val="clear" w:color="auto" w:fill="FFFFFF"/>
          </w:rPr>
          <w:t xml:space="preserve">liver </w:t>
        </w:r>
      </w:ins>
      <w:ins w:id="242" w:author="Microsoft Office User" w:date="2017-07-13T16:14:00Z">
        <w:r w:rsidR="000C3B57">
          <w:rPr>
            <w:rFonts w:eastAsia="Times New Roman" w:cs="Times New Roman"/>
            <w:color w:val="252525"/>
            <w:szCs w:val="21"/>
            <w:shd w:val="clear" w:color="auto" w:fill="FFFFFF"/>
          </w:rPr>
          <w:t xml:space="preserve">tissue was homogenized with 5mm stainless steel pellets in this buffer using </w:t>
        </w:r>
        <w:commentRangeStart w:id="243"/>
        <w:r w:rsidR="000C3B57">
          <w:rPr>
            <w:rFonts w:eastAsia="Times New Roman" w:cs="Times New Roman"/>
            <w:color w:val="252525"/>
            <w:szCs w:val="21"/>
            <w:shd w:val="clear" w:color="auto" w:fill="FFFFFF"/>
          </w:rPr>
          <w:t>machine</w:t>
        </w:r>
      </w:ins>
      <w:commentRangeEnd w:id="243"/>
      <w:ins w:id="244" w:author="Microsoft Office User" w:date="2017-07-13T16:16:00Z">
        <w:r w:rsidR="000C3B57">
          <w:rPr>
            <w:rStyle w:val="CommentReference"/>
          </w:rPr>
          <w:commentReference w:id="243"/>
        </w:r>
      </w:ins>
      <w:ins w:id="245" w:author="Microsoft Office User" w:date="2017-07-13T16:18:00Z">
        <w:r w:rsidR="0029402D">
          <w:rPr>
            <w:rFonts w:eastAsia="Times New Roman" w:cs="Times New Roman"/>
            <w:color w:val="252525"/>
            <w:szCs w:val="21"/>
            <w:shd w:val="clear" w:color="auto" w:fill="FFFFFF"/>
          </w:rPr>
          <w:t xml:space="preserve"> at </w:t>
        </w:r>
        <w:commentRangeStart w:id="246"/>
        <w:proofErr w:type="spellStart"/>
        <w:r w:rsidR="0029402D">
          <w:rPr>
            <w:rFonts w:eastAsia="Times New Roman" w:cs="Times New Roman"/>
            <w:color w:val="252525"/>
            <w:szCs w:val="21"/>
            <w:shd w:val="clear" w:color="auto" w:fill="FFFFFF"/>
          </w:rPr>
          <w:t>xHz</w:t>
        </w:r>
        <w:proofErr w:type="spellEnd"/>
        <w:r w:rsidR="0029402D">
          <w:rPr>
            <w:rFonts w:eastAsia="Times New Roman" w:cs="Times New Roman"/>
            <w:color w:val="252525"/>
            <w:szCs w:val="21"/>
            <w:shd w:val="clear" w:color="auto" w:fill="FFFFFF"/>
          </w:rPr>
          <w:t xml:space="preserve"> for 3-5min</w:t>
        </w:r>
      </w:ins>
      <w:commentRangeEnd w:id="246"/>
      <w:ins w:id="247" w:author="Microsoft Office User" w:date="2017-07-13T16:19:00Z">
        <w:r w:rsidR="0029402D">
          <w:rPr>
            <w:rStyle w:val="CommentReference"/>
          </w:rPr>
          <w:commentReference w:id="246"/>
        </w:r>
      </w:ins>
      <w:ins w:id="248" w:author="Microsoft Office User" w:date="2017-07-13T16:16:00Z">
        <w:r w:rsidR="0029402D">
          <w:rPr>
            <w:rFonts w:eastAsia="Times New Roman" w:cs="Times New Roman"/>
            <w:color w:val="252525"/>
            <w:szCs w:val="21"/>
            <w:shd w:val="clear" w:color="auto" w:fill="FFFFFF"/>
          </w:rPr>
          <w:t>.</w:t>
        </w:r>
      </w:ins>
      <w:ins w:id="249" w:author="Microsoft Office User" w:date="2017-07-13T16:19:00Z">
        <w:r w:rsidR="00B8773B">
          <w:rPr>
            <w:rFonts w:eastAsia="Times New Roman" w:cs="Times New Roman"/>
            <w:color w:val="252525"/>
            <w:szCs w:val="21"/>
            <w:shd w:val="clear" w:color="auto" w:fill="FFFFFF"/>
          </w:rPr>
          <w:t xml:space="preserve"> </w:t>
        </w:r>
      </w:ins>
      <w:ins w:id="250" w:author="Microsoft Office User" w:date="2017-07-13T16:21:00Z">
        <w:r w:rsidR="00131C99">
          <w:rPr>
            <w:rFonts w:eastAsia="Times New Roman" w:cs="Times New Roman"/>
            <w:color w:val="252525"/>
            <w:szCs w:val="21"/>
            <w:shd w:val="clear" w:color="auto" w:fill="FFFFFF"/>
          </w:rPr>
          <w:t xml:space="preserve">Lipids were extracted using KOH and </w:t>
        </w:r>
        <w:proofErr w:type="spellStart"/>
        <w:proofErr w:type="gramStart"/>
        <w:r w:rsidR="00131C99">
          <w:rPr>
            <w:rFonts w:eastAsia="Times New Roman" w:cs="Times New Roman"/>
            <w:color w:val="252525"/>
            <w:szCs w:val="21"/>
            <w:shd w:val="clear" w:color="auto" w:fill="FFFFFF"/>
          </w:rPr>
          <w:t>Chloroform:methanol</w:t>
        </w:r>
        <w:proofErr w:type="spellEnd"/>
        <w:proofErr w:type="gramEnd"/>
        <w:r w:rsidR="00131C99">
          <w:rPr>
            <w:rFonts w:eastAsia="Times New Roman" w:cs="Times New Roman"/>
            <w:color w:val="252525"/>
            <w:szCs w:val="21"/>
            <w:shd w:val="clear" w:color="auto" w:fill="FFFFFF"/>
          </w:rPr>
          <w:t xml:space="preserve"> mixture and left to evaporate overnight. A mixture of butanol, methanol and triton were then used to get the lipids into a solution. </w:t>
        </w:r>
      </w:ins>
      <w:ins w:id="251" w:author="Microsoft Office User" w:date="2017-07-13T16:23:00Z">
        <w:r w:rsidR="00131C99">
          <w:rPr>
            <w:rFonts w:eastAsia="Times New Roman" w:cs="Times New Roman"/>
            <w:color w:val="252525"/>
            <w:szCs w:val="21"/>
            <w:shd w:val="clear" w:color="auto" w:fill="FFFFFF"/>
          </w:rPr>
          <w:t xml:space="preserve">Triglyceride content was assessed using the Triglyceride Assay Kit </w:t>
        </w:r>
        <w:commentRangeStart w:id="252"/>
        <w:r w:rsidR="00131C99">
          <w:rPr>
            <w:rFonts w:eastAsia="Times New Roman" w:cs="Times New Roman"/>
            <w:color w:val="252525"/>
            <w:szCs w:val="21"/>
            <w:shd w:val="clear" w:color="auto" w:fill="FFFFFF"/>
          </w:rPr>
          <w:t>(sigma)</w:t>
        </w:r>
      </w:ins>
      <w:commentRangeEnd w:id="252"/>
      <w:ins w:id="253" w:author="Microsoft Office User" w:date="2017-07-13T16:24:00Z">
        <w:r w:rsidR="00131C99">
          <w:rPr>
            <w:rStyle w:val="CommentReference"/>
          </w:rPr>
          <w:commentReference w:id="252"/>
        </w:r>
        <w:r w:rsidR="00131C99">
          <w:rPr>
            <w:rFonts w:eastAsia="Times New Roman" w:cs="Times New Roman"/>
            <w:color w:val="252525"/>
            <w:szCs w:val="21"/>
            <w:shd w:val="clear" w:color="auto" w:fill="FFFFFF"/>
          </w:rPr>
          <w:t xml:space="preserve"> and absorbance was detected on </w:t>
        </w:r>
        <w:commentRangeStart w:id="254"/>
        <w:r w:rsidR="00131C99">
          <w:rPr>
            <w:rFonts w:eastAsia="Times New Roman" w:cs="Times New Roman"/>
            <w:color w:val="252525"/>
            <w:szCs w:val="21"/>
            <w:shd w:val="clear" w:color="auto" w:fill="FFFFFF"/>
          </w:rPr>
          <w:t>machine</w:t>
        </w:r>
      </w:ins>
      <w:commentRangeEnd w:id="254"/>
      <w:ins w:id="255" w:author="Microsoft Office User" w:date="2017-07-13T16:25:00Z">
        <w:r w:rsidR="00131C99">
          <w:rPr>
            <w:rStyle w:val="CommentReference"/>
          </w:rPr>
          <w:commentReference w:id="254"/>
        </w:r>
        <w:r w:rsidR="00131C99">
          <w:rPr>
            <w:rFonts w:eastAsia="Times New Roman" w:cs="Times New Roman"/>
            <w:color w:val="252525"/>
            <w:szCs w:val="21"/>
            <w:shd w:val="clear" w:color="auto" w:fill="FFFFFF"/>
          </w:rPr>
          <w:t>.</w:t>
        </w:r>
      </w:ins>
    </w:p>
    <w:p w14:paraId="10FA5515" w14:textId="126C2C59" w:rsidR="00A73F99" w:rsidRDefault="009F7DBE" w:rsidP="00240C1C">
      <w:pPr>
        <w:pStyle w:val="ListParagraph"/>
        <w:numPr>
          <w:ilvl w:val="0"/>
          <w:numId w:val="2"/>
        </w:numPr>
      </w:pPr>
      <w:r>
        <w:t>Histology</w:t>
      </w:r>
    </w:p>
    <w:p w14:paraId="5AEE07E8" w14:textId="09ED1001" w:rsidR="009F7DBE" w:rsidRDefault="009F7DBE" w:rsidP="00DA1136">
      <w:pPr>
        <w:pStyle w:val="ListParagraph"/>
      </w:pPr>
      <w:r>
        <w:t xml:space="preserve">The liver, IWAT, EWAT, BAT and </w:t>
      </w:r>
      <w:commentRangeStart w:id="256"/>
      <w:r>
        <w:t>pancreas</w:t>
      </w:r>
      <w:commentRangeEnd w:id="256"/>
      <w:r w:rsidR="00240C1C">
        <w:rPr>
          <w:rStyle w:val="CommentReference"/>
        </w:rPr>
        <w:commentReference w:id="256"/>
      </w:r>
      <w:r>
        <w:t xml:space="preserve"> were kept in 10% formalin for 24 hours and then stored</w:t>
      </w:r>
      <w:r w:rsidR="00712BC9">
        <w:t xml:space="preserve"> in 70% e</w:t>
      </w:r>
      <w:r>
        <w:t>t</w:t>
      </w:r>
      <w:r w:rsidR="00712BC9">
        <w:t>hanol</w:t>
      </w:r>
      <w:r>
        <w:t xml:space="preserve"> until further processing. Following a series of wash steps, tissues were embedded in paraffin wax and sent to </w:t>
      </w:r>
      <w:r w:rsidR="00712BC9">
        <w:t xml:space="preserve">either </w:t>
      </w:r>
      <w:r>
        <w:t xml:space="preserve">the University of Michigan </w:t>
      </w:r>
      <w:r w:rsidR="00712BC9">
        <w:t>University of Michigan Comprehensive Cancer Center Tissue</w:t>
      </w:r>
      <w:r>
        <w:t xml:space="preserve"> Core</w:t>
      </w:r>
      <w:r w:rsidR="00712BC9">
        <w:t xml:space="preserve"> or the Unit for Laboratory Animal Medicine In-vivo Animal Core (University of Michigan, Ann Arbor)</w:t>
      </w:r>
      <w:r>
        <w:t xml:space="preserve"> where they were processed and stained </w:t>
      </w:r>
      <w:r w:rsidR="00C9789E">
        <w:t>with</w:t>
      </w:r>
      <w:r>
        <w:t xml:space="preserve"> H&amp;E or trichrome</w:t>
      </w:r>
      <w:r w:rsidR="00C9789E">
        <w:t xml:space="preserve"> to assess cell morphology/inflammation and collagen formation</w:t>
      </w:r>
      <w:r w:rsidR="00240C1C">
        <w:t>,</w:t>
      </w:r>
      <w:r w:rsidR="00C9789E">
        <w:t xml:space="preserve"> respectively</w:t>
      </w:r>
      <w:r>
        <w:t>.</w:t>
      </w:r>
    </w:p>
    <w:p w14:paraId="5C7896E8" w14:textId="2D9DAE8C" w:rsidR="00A73F99" w:rsidRDefault="00642BDD" w:rsidP="00240C1C">
      <w:pPr>
        <w:pStyle w:val="ListParagraph"/>
        <w:numPr>
          <w:ilvl w:val="0"/>
          <w:numId w:val="2"/>
        </w:numPr>
      </w:pPr>
      <w:r>
        <w:t xml:space="preserve">Analysis of mRNA </w:t>
      </w:r>
    </w:p>
    <w:p w14:paraId="48658E05" w14:textId="71F70323" w:rsidR="00833B9D" w:rsidRPr="006E2EF1" w:rsidRDefault="00054F8A" w:rsidP="00240C1C">
      <w:pPr>
        <w:pStyle w:val="ListParagraph"/>
      </w:pPr>
      <w:r>
        <w:t>Cells</w:t>
      </w:r>
      <w:r w:rsidR="00BC0504">
        <w:t xml:space="preserve"> and tissues</w:t>
      </w:r>
      <w:r>
        <w:t xml:space="preserve"> were </w:t>
      </w:r>
      <w:commentRangeStart w:id="257"/>
      <w:commentRangeStart w:id="258"/>
      <w:r>
        <w:t>lysed</w:t>
      </w:r>
      <w:commentRangeEnd w:id="257"/>
      <w:r w:rsidR="0062315D">
        <w:rPr>
          <w:rStyle w:val="CommentReference"/>
        </w:rPr>
        <w:commentReference w:id="257"/>
      </w:r>
      <w:commentRangeEnd w:id="258"/>
      <w:r w:rsidR="001E66C4">
        <w:rPr>
          <w:rStyle w:val="CommentReference"/>
        </w:rPr>
        <w:commentReference w:id="258"/>
      </w:r>
      <w:r>
        <w:t xml:space="preserve"> in </w:t>
      </w:r>
      <w:proofErr w:type="spellStart"/>
      <w:r>
        <w:t>TRIzol</w:t>
      </w:r>
      <w:proofErr w:type="spellEnd"/>
      <w:r w:rsidR="00833B9D">
        <w:t xml:space="preserve"> </w:t>
      </w:r>
      <w:r w:rsidR="00642BDD">
        <w:t xml:space="preserve">and </w:t>
      </w:r>
      <w:r w:rsidR="00D6308A">
        <w:t xml:space="preserve">RNA was extracted using </w:t>
      </w:r>
      <w:r w:rsidR="00877762">
        <w:t xml:space="preserve">the </w:t>
      </w:r>
      <w:proofErr w:type="spellStart"/>
      <w:r w:rsidR="00877762" w:rsidRPr="00240C1C">
        <w:rPr>
          <w:rFonts w:cs="Times New Roman"/>
        </w:rPr>
        <w:t>PureLink</w:t>
      </w:r>
      <w:proofErr w:type="spellEnd"/>
      <w:r w:rsidR="00877762" w:rsidRPr="00240C1C">
        <w:rPr>
          <w:rFonts w:cs="Times New Roman"/>
        </w:rPr>
        <w:t xml:space="preserve"> RNA mini kit (Life Technologies)</w:t>
      </w:r>
      <w:r w:rsidR="00877762">
        <w:rPr>
          <w:rFonts w:cs="Times New Roman"/>
        </w:rPr>
        <w:t>.</w:t>
      </w:r>
      <w:r w:rsidR="007A6CC9">
        <w:rPr>
          <w:rFonts w:cs="Times New Roman"/>
        </w:rPr>
        <w:t xml:space="preserve"> cDNA was synthesized from 0.5-1</w:t>
      </w:r>
      <w:r w:rsidR="007A6CC9">
        <w:rPr>
          <w:rFonts w:ascii="Symbol" w:hAnsi="Symbol" w:cs="Times New Roman"/>
        </w:rPr>
        <w:t></w:t>
      </w:r>
      <w:r w:rsidR="007A6CC9">
        <w:rPr>
          <w:rFonts w:cs="Times New Roman"/>
        </w:rPr>
        <w:t>g</w:t>
      </w:r>
      <w:r w:rsidR="00B40FA2">
        <w:rPr>
          <w:rFonts w:cs="Times New Roman"/>
        </w:rPr>
        <w:t xml:space="preserve"> of RNA</w:t>
      </w:r>
      <w:r w:rsidR="007A6CC9">
        <w:rPr>
          <w:rFonts w:cs="Times New Roman"/>
        </w:rPr>
        <w:t xml:space="preserve"> </w:t>
      </w:r>
      <w:r w:rsidR="006E2EF1">
        <w:rPr>
          <w:rFonts w:cs="Times New Roman"/>
        </w:rPr>
        <w:t xml:space="preserve">using the </w:t>
      </w:r>
      <w:r w:rsidR="006E2EF1" w:rsidRPr="00240C1C">
        <w:rPr>
          <w:rFonts w:cs="Times New Roman"/>
        </w:rPr>
        <w:t>High Capacity Reverse Transcription Kit (Life Technologies)</w:t>
      </w:r>
      <w:r w:rsidR="006E2EF1">
        <w:rPr>
          <w:rFonts w:cs="Times New Roman"/>
        </w:rPr>
        <w:t>.</w:t>
      </w:r>
      <w:r w:rsidR="00487B74">
        <w:rPr>
          <w:rFonts w:cs="Times New Roman"/>
        </w:rPr>
        <w:t xml:space="preserve"> Primers,</w:t>
      </w:r>
      <w:r w:rsidR="000D02A2">
        <w:rPr>
          <w:rFonts w:cs="Times New Roman"/>
        </w:rPr>
        <w:t xml:space="preserve"> cDNA</w:t>
      </w:r>
      <w:r w:rsidR="00487B74">
        <w:rPr>
          <w:rFonts w:cs="Times New Roman"/>
        </w:rPr>
        <w:t xml:space="preserve"> and</w:t>
      </w:r>
      <w:r w:rsidR="006E2EF1">
        <w:rPr>
          <w:rFonts w:cs="Times New Roman"/>
        </w:rPr>
        <w:t xml:space="preserve"> </w:t>
      </w:r>
      <w:r w:rsidR="006E2EF1" w:rsidRPr="00240C1C">
        <w:rPr>
          <w:rFonts w:cs="Times New Roman"/>
        </w:rPr>
        <w:t>Power SYBR Green PCR Master Mix (Life Technologies)</w:t>
      </w:r>
      <w:r w:rsidR="00487B74">
        <w:rPr>
          <w:rFonts w:cs="Times New Roman"/>
        </w:rPr>
        <w:t xml:space="preserve"> were combined in accordance with the manufacturer’s guidelines and quantitative real-time PCR was performed as previously described</w:t>
      </w:r>
      <w:r w:rsidR="00952BDA">
        <w:rPr>
          <w:rFonts w:cs="Times New Roman"/>
        </w:rPr>
        <w:t xml:space="preserve"> </w:t>
      </w:r>
      <w:r w:rsidR="00C70A9A">
        <w:rPr>
          <w:rFonts w:cs="Times New Roman"/>
        </w:rPr>
        <w:fldChar w:fldCharType="begin" w:fldLock="1"/>
      </w:r>
      <w:r w:rsidR="007C6BD9">
        <w:rPr>
          <w:rFonts w:cs="Times New Roman"/>
        </w:rPr>
        <w:instrText>ADDIN CSL_CITATION { "citationItems" : [ { "id" : "ITEM-1", "itemData" : { "DOI" : "10.2337/db13-1531", "ISBN" : "1939-327X (Electronic)\\r0012-1797 (Linking)", "ISSN" : "1939327X", "PMID" : "24722244", "abstract" : "Glycogen and lipid are major storage forms of energy that are tightly regulated by hormones and metabolic signals. Here, we demonstrate that feeding mice a high fat diet (HFD) increased hepatic glycogen, due to increased expression of the glycogenic scaffolding protein PTG/R5. PTG promoter activity was increased and glycogen levels were augmented in mice and cells after activation of mechanistic target of rapamycin complex 1 (mTORC1) and its downstream target sterol regulatory element binding protein 1 (SREBP1). Deletion of the PTG gene in mice prevented HFD-induced hepatic glycogen accumulation. Surprisingly,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 Xian", "non-dropping-particle" : "", "parse-names" : false, "suffix" : "" }, { "dropping-particle" : "", "family" : "Lin", "given" : "Jiandie D.",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 M.", "non-dropping-particle" : "", "parse-names" : false, "suffix" : "" }, { "dropping-particle" : "", "family" : "Saltiel", "given" : "Alan R.", "non-dropping-particle" : "", "parse-names" : false, "suffix" : "" } ], "container-title" : "Diabetes", "id" : "ITEM-1", "issue" : "9", "issued" : { "date-parts" : [ [ "2014" ] ] }, "page" : "2935-2948", "title" : "Metabolic crosstalk: Molecular links between glycogen and lipid metabolism in obesity", "type" : "article-journal", "volume" : "63" }, "uris" : [ "http://www.mendeley.com/documents/?uuid=ee5db16a-2757-4bdf-9cdf-83c1f7d31039" ] } ], "mendeley" : { "formattedCitation" : "(18)", "plainTextFormattedCitation" : "(18)", "previouslyFormattedCitation" : "(17)" }, "properties" : { "noteIndex" : 0 }, "schema" : "https://github.com/citation-style-language/schema/raw/master/csl-citation.json" }</w:instrText>
      </w:r>
      <w:r w:rsidR="00C70A9A">
        <w:rPr>
          <w:rFonts w:cs="Times New Roman"/>
        </w:rPr>
        <w:fldChar w:fldCharType="separate"/>
      </w:r>
      <w:r w:rsidR="007C6BD9" w:rsidRPr="007C6BD9">
        <w:rPr>
          <w:rFonts w:cs="Times New Roman"/>
          <w:noProof/>
        </w:rPr>
        <w:t>(18)</w:t>
      </w:r>
      <w:r w:rsidR="00C70A9A">
        <w:rPr>
          <w:rFonts w:cs="Times New Roman"/>
        </w:rPr>
        <w:fldChar w:fldCharType="end"/>
      </w:r>
      <w:r w:rsidR="00487B74">
        <w:rPr>
          <w:rFonts w:cs="Times New Roman"/>
        </w:rPr>
        <w:t xml:space="preserve">. </w:t>
      </w:r>
      <w:r w:rsidR="00D6022E">
        <w:rPr>
          <w:rFonts w:cs="Times New Roman"/>
        </w:rPr>
        <w:t xml:space="preserve">mRNA expression level was normalized to </w:t>
      </w:r>
      <w:commentRangeStart w:id="259"/>
      <w:proofErr w:type="spellStart"/>
      <w:r w:rsidR="00D6022E" w:rsidRPr="00240C1C">
        <w:rPr>
          <w:rFonts w:cs="Times New Roman"/>
          <w:i/>
        </w:rPr>
        <w:t>Actb</w:t>
      </w:r>
      <w:commentRangeEnd w:id="259"/>
      <w:proofErr w:type="spellEnd"/>
      <w:r w:rsidR="00D6022E">
        <w:rPr>
          <w:rStyle w:val="CommentReference"/>
        </w:rPr>
        <w:commentReference w:id="259"/>
      </w:r>
      <w:r w:rsidR="00D6022E">
        <w:rPr>
          <w:rFonts w:cs="Times New Roman"/>
        </w:rPr>
        <w:t xml:space="preserve"> (</w:t>
      </w:r>
      <w:commentRangeStart w:id="260"/>
      <w:r w:rsidR="00D6022E">
        <w:rPr>
          <w:rFonts w:cs="Times New Roman"/>
        </w:rPr>
        <w:t>Table</w:t>
      </w:r>
      <w:commentRangeEnd w:id="260"/>
      <w:r w:rsidR="00D6022E">
        <w:rPr>
          <w:rStyle w:val="CommentReference"/>
        </w:rPr>
        <w:commentReference w:id="260"/>
      </w:r>
      <w:r w:rsidR="00D6022E">
        <w:rPr>
          <w:rFonts w:cs="Times New Roman"/>
        </w:rPr>
        <w:t xml:space="preserve"> 1).</w:t>
      </w:r>
    </w:p>
    <w:p w14:paraId="6C39BC39" w14:textId="784E8AD8" w:rsidR="00A73F99" w:rsidRDefault="00642BDD" w:rsidP="00240C1C">
      <w:pPr>
        <w:pStyle w:val="ListParagraph"/>
        <w:numPr>
          <w:ilvl w:val="0"/>
          <w:numId w:val="2"/>
        </w:numPr>
      </w:pPr>
      <w:r>
        <w:t>Protein Analysis</w:t>
      </w:r>
    </w:p>
    <w:p w14:paraId="77DBC1CE" w14:textId="4B793128" w:rsidR="00642BDD" w:rsidRPr="00485915" w:rsidRDefault="004B16AF" w:rsidP="00DE6E98">
      <w:pPr>
        <w:ind w:left="720"/>
        <w:rPr>
          <w:rFonts w:eastAsia="Times New Roman" w:cs="Times New Roman"/>
        </w:rPr>
      </w:pPr>
      <w:r>
        <w:t>Cells and tissues were lysed in RIPA buffer</w:t>
      </w:r>
      <w:r w:rsidR="00CE26FC">
        <w:t xml:space="preserve"> </w:t>
      </w:r>
      <w:r w:rsidR="00CE26FC" w:rsidRPr="00DE6E98">
        <w:rPr>
          <w:rFonts w:eastAsia="Times New Roman" w:cs="Times New Roman"/>
          <w:color w:val="000000"/>
          <w:shd w:val="clear" w:color="auto" w:fill="FFFFFF"/>
        </w:rPr>
        <w:t xml:space="preserve">(50 </w:t>
      </w:r>
      <w:proofErr w:type="spellStart"/>
      <w:r w:rsidR="00CE26FC" w:rsidRPr="00DE6E98">
        <w:rPr>
          <w:rFonts w:eastAsia="Times New Roman" w:cs="Times New Roman"/>
          <w:color w:val="000000"/>
          <w:shd w:val="clear" w:color="auto" w:fill="FFFFFF"/>
        </w:rPr>
        <w:t>mM</w:t>
      </w:r>
      <w:proofErr w:type="spellEnd"/>
      <w:r w:rsidR="00CE26FC" w:rsidRPr="00DE6E98">
        <w:rPr>
          <w:rFonts w:eastAsia="Times New Roman" w:cs="Times New Roman"/>
          <w:color w:val="000000"/>
          <w:shd w:val="clear" w:color="auto" w:fill="FFFFFF"/>
        </w:rPr>
        <w:t xml:space="preserve"> </w:t>
      </w:r>
      <w:proofErr w:type="spellStart"/>
      <w:r w:rsidR="00CE26FC" w:rsidRPr="00DE6E98">
        <w:rPr>
          <w:rFonts w:eastAsia="Times New Roman" w:cs="Times New Roman"/>
          <w:color w:val="000000"/>
          <w:shd w:val="clear" w:color="auto" w:fill="FFFFFF"/>
        </w:rPr>
        <w:t>Tris</w:t>
      </w:r>
      <w:proofErr w:type="spellEnd"/>
      <w:r w:rsidR="00CE26FC" w:rsidRPr="00DE6E98">
        <w:rPr>
          <w:rFonts w:eastAsia="Times New Roman" w:cs="Times New Roman"/>
          <w:color w:val="000000"/>
          <w:shd w:val="clear" w:color="auto" w:fill="FFFFFF"/>
        </w:rPr>
        <w:t xml:space="preserve">, pH 7.4, 0.25% sodium </w:t>
      </w:r>
      <w:proofErr w:type="spellStart"/>
      <w:r w:rsidR="00CE26FC" w:rsidRPr="00DE6E98">
        <w:rPr>
          <w:rFonts w:eastAsia="Times New Roman" w:cs="Times New Roman"/>
          <w:color w:val="000000"/>
          <w:shd w:val="clear" w:color="auto" w:fill="FFFFFF"/>
        </w:rPr>
        <w:t>deoxycholate</w:t>
      </w:r>
      <w:proofErr w:type="spellEnd"/>
      <w:r w:rsidR="00CE26FC" w:rsidRPr="00DE6E98">
        <w:rPr>
          <w:rFonts w:eastAsia="Times New Roman" w:cs="Times New Roman"/>
          <w:color w:val="000000"/>
          <w:shd w:val="clear" w:color="auto" w:fill="FFFFFF"/>
        </w:rPr>
        <w:t xml:space="preserve">, 1% NP40, 150 </w:t>
      </w:r>
      <w:proofErr w:type="spellStart"/>
      <w:r w:rsidR="00CE26FC" w:rsidRPr="00DE6E98">
        <w:rPr>
          <w:rFonts w:eastAsia="Times New Roman" w:cs="Times New Roman"/>
          <w:color w:val="000000"/>
          <w:shd w:val="clear" w:color="auto" w:fill="FFFFFF"/>
        </w:rPr>
        <w:t>mM</w:t>
      </w:r>
      <w:proofErr w:type="spellEnd"/>
      <w:r w:rsidR="00CE26FC" w:rsidRPr="00DE6E98">
        <w:rPr>
          <w:rFonts w:eastAsia="Times New Roman" w:cs="Times New Roman"/>
          <w:color w:val="000000"/>
          <w:shd w:val="clear" w:color="auto" w:fill="FFFFFF"/>
        </w:rPr>
        <w:t xml:space="preserve"> sodium chloride, 1 </w:t>
      </w:r>
      <w:proofErr w:type="spellStart"/>
      <w:r w:rsidR="00CE26FC" w:rsidRPr="00DE6E98">
        <w:rPr>
          <w:rFonts w:eastAsia="Times New Roman" w:cs="Times New Roman"/>
          <w:color w:val="000000"/>
          <w:shd w:val="clear" w:color="auto" w:fill="FFFFFF"/>
        </w:rPr>
        <w:t>mM</w:t>
      </w:r>
      <w:proofErr w:type="spellEnd"/>
      <w:r w:rsidR="00CE26FC" w:rsidRPr="00DE6E98">
        <w:rPr>
          <w:rFonts w:eastAsia="Times New Roman" w:cs="Times New Roman"/>
          <w:color w:val="000000"/>
          <w:shd w:val="clear" w:color="auto" w:fill="FFFFFF"/>
        </w:rPr>
        <w:t xml:space="preserve"> EDTA, 100 </w:t>
      </w:r>
      <w:proofErr w:type="spellStart"/>
      <w:r w:rsidR="00CE26FC" w:rsidRPr="00DE6E98">
        <w:rPr>
          <w:rFonts w:eastAsia="Times New Roman" w:cs="Times New Roman"/>
          <w:color w:val="000000"/>
          <w:shd w:val="clear" w:color="auto" w:fill="FFFFFF"/>
        </w:rPr>
        <w:t>uM</w:t>
      </w:r>
      <w:proofErr w:type="spellEnd"/>
      <w:r w:rsidR="00CE26FC" w:rsidRPr="00DE6E98">
        <w:rPr>
          <w:rFonts w:eastAsia="Times New Roman" w:cs="Times New Roman"/>
          <w:color w:val="000000"/>
          <w:shd w:val="clear" w:color="auto" w:fill="FFFFFF"/>
        </w:rPr>
        <w:t xml:space="preserve"> sodium </w:t>
      </w:r>
      <w:proofErr w:type="spellStart"/>
      <w:r w:rsidR="00CE26FC" w:rsidRPr="00DE6E98">
        <w:rPr>
          <w:rFonts w:eastAsia="Times New Roman" w:cs="Times New Roman"/>
          <w:color w:val="000000"/>
          <w:shd w:val="clear" w:color="auto" w:fill="FFFFFF"/>
        </w:rPr>
        <w:t>orthovanadate</w:t>
      </w:r>
      <w:proofErr w:type="spellEnd"/>
      <w:r w:rsidR="00CE26FC" w:rsidRPr="00DE6E98">
        <w:rPr>
          <w:rFonts w:eastAsia="Times New Roman" w:cs="Times New Roman"/>
          <w:color w:val="000000"/>
          <w:shd w:val="clear" w:color="auto" w:fill="FFFFFF"/>
        </w:rPr>
        <w:t xml:space="preserve">, 5 </w:t>
      </w:r>
      <w:proofErr w:type="spellStart"/>
      <w:r w:rsidR="00CE26FC" w:rsidRPr="00DE6E98">
        <w:rPr>
          <w:rFonts w:eastAsia="Times New Roman" w:cs="Times New Roman"/>
          <w:color w:val="000000"/>
          <w:shd w:val="clear" w:color="auto" w:fill="FFFFFF"/>
        </w:rPr>
        <w:t>mM</w:t>
      </w:r>
      <w:proofErr w:type="spellEnd"/>
      <w:r w:rsidR="00CE26FC" w:rsidRPr="00DE6E98">
        <w:rPr>
          <w:rFonts w:eastAsia="Times New Roman" w:cs="Times New Roman"/>
          <w:color w:val="000000"/>
          <w:shd w:val="clear" w:color="auto" w:fill="FFFFFF"/>
        </w:rPr>
        <w:t xml:space="preserve"> sodium fluoride and 10 </w:t>
      </w:r>
      <w:proofErr w:type="spellStart"/>
      <w:r w:rsidR="00CE26FC" w:rsidRPr="00DE6E98">
        <w:rPr>
          <w:rFonts w:eastAsia="Times New Roman" w:cs="Times New Roman"/>
          <w:color w:val="000000"/>
          <w:shd w:val="clear" w:color="auto" w:fill="FFFFFF"/>
        </w:rPr>
        <w:t>mM</w:t>
      </w:r>
      <w:proofErr w:type="spellEnd"/>
      <w:r w:rsidR="00CE26FC" w:rsidRPr="00DE6E98">
        <w:rPr>
          <w:rFonts w:eastAsia="Times New Roman" w:cs="Times New Roman"/>
          <w:color w:val="000000"/>
          <w:shd w:val="clear" w:color="auto" w:fill="FFFFFF"/>
        </w:rPr>
        <w:t xml:space="preserve"> sodium pyrophosphate) </w:t>
      </w:r>
      <w:r w:rsidR="00CE26FC">
        <w:rPr>
          <w:rFonts w:eastAsia="Times New Roman" w:cs="Times New Roman"/>
          <w:color w:val="000000"/>
          <w:shd w:val="clear" w:color="auto" w:fill="FFFFFF"/>
        </w:rPr>
        <w:t xml:space="preserve">on ice </w:t>
      </w:r>
      <w:r w:rsidR="00CE26FC" w:rsidRPr="00DE6E98">
        <w:rPr>
          <w:rFonts w:eastAsia="Times New Roman" w:cs="Times New Roman"/>
          <w:color w:val="000000"/>
          <w:shd w:val="clear" w:color="auto" w:fill="FFFFFF"/>
        </w:rPr>
        <w:t>then centrifuged for 15 minutes at 13 000 RPM at 4°C. Clarified lysates were loaded on SDS-PAGE gels, transferred and blotted using antibodies raised against</w:t>
      </w:r>
      <w:r w:rsidR="00642BDD">
        <w:rPr>
          <w:rFonts w:eastAsia="Times New Roman" w:cs="Times New Roman"/>
          <w:color w:val="000000"/>
          <w:shd w:val="clear" w:color="auto" w:fill="FFFFFF"/>
        </w:rPr>
        <w:t xml:space="preserve"> </w:t>
      </w:r>
      <w:commentRangeStart w:id="261"/>
      <w:r w:rsidR="00642BDD">
        <w:rPr>
          <w:rFonts w:eastAsia="Times New Roman" w:cs="Times New Roman"/>
          <w:color w:val="000000"/>
          <w:shd w:val="clear" w:color="auto" w:fill="FFFFFF"/>
        </w:rPr>
        <w:t>ATGL</w:t>
      </w:r>
      <w:r w:rsidR="00672D5C">
        <w:rPr>
          <w:rFonts w:eastAsia="Times New Roman" w:cs="Times New Roman"/>
          <w:color w:val="000000"/>
          <w:shd w:val="clear" w:color="auto" w:fill="FFFFFF"/>
        </w:rPr>
        <w:t xml:space="preserve"> (Cell Signaling Technologies)</w:t>
      </w:r>
      <w:r w:rsidR="00642BDD">
        <w:rPr>
          <w:rFonts w:eastAsia="Times New Roman" w:cs="Times New Roman"/>
          <w:color w:val="000000"/>
          <w:shd w:val="clear" w:color="auto" w:fill="FFFFFF"/>
        </w:rPr>
        <w:t xml:space="preserve">, HSL, </w:t>
      </w:r>
      <w:proofErr w:type="spellStart"/>
      <w:r w:rsidR="00642BDD">
        <w:rPr>
          <w:rFonts w:eastAsia="Times New Roman" w:cs="Times New Roman"/>
          <w:color w:val="000000"/>
          <w:shd w:val="clear" w:color="auto" w:fill="FFFFFF"/>
        </w:rPr>
        <w:t>pHSL</w:t>
      </w:r>
      <w:proofErr w:type="spellEnd"/>
      <w:r w:rsidR="00642BDD">
        <w:rPr>
          <w:rFonts w:eastAsia="Times New Roman" w:cs="Times New Roman"/>
          <w:color w:val="000000"/>
          <w:shd w:val="clear" w:color="auto" w:fill="FFFFFF"/>
        </w:rPr>
        <w:t xml:space="preserve">, CGI-58, GAPDH, and </w:t>
      </w:r>
      <w:r w:rsidR="00642BDD">
        <w:rPr>
          <w:rFonts w:ascii="Symbol" w:eastAsia="Times New Roman" w:hAnsi="Symbol" w:cs="Times New Roman"/>
          <w:color w:val="000000"/>
          <w:shd w:val="clear" w:color="auto" w:fill="FFFFFF"/>
        </w:rPr>
        <w:t></w:t>
      </w:r>
      <w:r w:rsidR="00642BDD">
        <w:rPr>
          <w:rFonts w:ascii="Symbol" w:eastAsia="Times New Roman" w:hAnsi="Symbol" w:cs="Times New Roman"/>
          <w:color w:val="000000"/>
          <w:shd w:val="clear" w:color="auto" w:fill="FFFFFF"/>
        </w:rPr>
        <w:t></w:t>
      </w:r>
      <w:r w:rsidR="00642BDD">
        <w:rPr>
          <w:rFonts w:eastAsia="Times New Roman" w:cs="Times New Roman"/>
          <w:color w:val="000000"/>
          <w:shd w:val="clear" w:color="auto" w:fill="FFFFFF"/>
        </w:rPr>
        <w:t>ACTIN.</w:t>
      </w:r>
      <w:commentRangeEnd w:id="261"/>
      <w:r w:rsidR="00642BDD">
        <w:rPr>
          <w:rStyle w:val="CommentReference"/>
        </w:rPr>
        <w:commentReference w:id="261"/>
      </w:r>
      <w:r w:rsidR="00642BDD">
        <w:rPr>
          <w:rFonts w:eastAsia="Times New Roman" w:cs="Times New Roman"/>
          <w:color w:val="000000"/>
          <w:shd w:val="clear" w:color="auto" w:fill="FFFFFF"/>
        </w:rPr>
        <w:t xml:space="preserve"> </w:t>
      </w:r>
      <w:r w:rsidR="00642BDD" w:rsidRPr="00DE6E98">
        <w:rPr>
          <w:rFonts w:eastAsia="Times New Roman" w:cs="Times New Roman"/>
          <w:color w:val="000000"/>
          <w:shd w:val="clear" w:color="auto" w:fill="FFFFFF"/>
        </w:rPr>
        <w:t xml:space="preserve">Antibody complexes were detected by anti-mouse and anti-rabbit fluorescent conjugated antibodies and visualized using an Odyssey image scanner and blots were quantified using the Odyssey software version 2.1 </w:t>
      </w:r>
      <w:commentRangeStart w:id="262"/>
      <w:r w:rsidR="00642BDD" w:rsidRPr="00DE6E98">
        <w:rPr>
          <w:rFonts w:eastAsia="Times New Roman" w:cs="Times New Roman"/>
          <w:color w:val="000000"/>
          <w:shd w:val="clear" w:color="auto" w:fill="FFFFFF"/>
        </w:rPr>
        <w:t>(</w:t>
      </w:r>
      <w:proofErr w:type="spellStart"/>
      <w:r w:rsidR="00642BDD" w:rsidRPr="00DE6E98">
        <w:rPr>
          <w:rFonts w:eastAsia="Times New Roman" w:cs="Times New Roman"/>
          <w:color w:val="000000"/>
          <w:shd w:val="clear" w:color="auto" w:fill="FFFFFF"/>
        </w:rPr>
        <w:t>LiCOR</w:t>
      </w:r>
      <w:proofErr w:type="spellEnd"/>
      <w:r w:rsidR="00642BDD" w:rsidRPr="00DE6E98">
        <w:rPr>
          <w:rFonts w:eastAsia="Times New Roman" w:cs="Times New Roman"/>
          <w:color w:val="000000"/>
          <w:shd w:val="clear" w:color="auto" w:fill="FFFFFF"/>
        </w:rPr>
        <w:t>).</w:t>
      </w:r>
      <w:commentRangeEnd w:id="262"/>
      <w:r w:rsidR="00E23AC2">
        <w:rPr>
          <w:rStyle w:val="CommentReference"/>
        </w:rPr>
        <w:commentReference w:id="262"/>
      </w:r>
    </w:p>
    <w:p w14:paraId="64F2FB03" w14:textId="5944FA36" w:rsidR="004B16AF" w:rsidRPr="00485915" w:rsidRDefault="004B16AF" w:rsidP="00485915">
      <w:pPr>
        <w:ind w:left="720"/>
        <w:rPr>
          <w:ins w:id="263" w:author="Microsoft Office User" w:date="2017-01-28T14:17:00Z"/>
          <w:rFonts w:eastAsia="Times New Roman" w:cs="Times New Roman"/>
        </w:rPr>
      </w:pPr>
    </w:p>
    <w:p w14:paraId="7E861E15" w14:textId="46A2B48E" w:rsidR="00A73F99" w:rsidRPr="00AA0FBC" w:rsidRDefault="00485915" w:rsidP="00240C1C">
      <w:pPr>
        <w:pStyle w:val="ListParagraph"/>
        <w:numPr>
          <w:ilvl w:val="0"/>
          <w:numId w:val="2"/>
        </w:numPr>
        <w:rPr>
          <w:ins w:id="264" w:author="Microsoft Office User" w:date="2017-02-02T16:28:00Z"/>
          <w:i/>
        </w:rPr>
      </w:pPr>
      <w:ins w:id="265" w:author="Microsoft Office User" w:date="2017-02-02T16:29:00Z">
        <w:r w:rsidRPr="00AA0FBC">
          <w:rPr>
            <w:i/>
          </w:rPr>
          <w:t xml:space="preserve">In vivo </w:t>
        </w:r>
        <w:r w:rsidRPr="00D97041">
          <w:t>Lipolysis</w:t>
        </w:r>
      </w:ins>
    </w:p>
    <w:p w14:paraId="0ECAA6EC" w14:textId="79048F68" w:rsidR="00D97041" w:rsidRPr="00AA0FBC" w:rsidRDefault="00CC23ED" w:rsidP="00AA0FBC">
      <w:pPr>
        <w:ind w:left="720"/>
        <w:rPr>
          <w:ins w:id="266" w:author="Microsoft Office User" w:date="2017-02-02T16:33:00Z"/>
          <w:rFonts w:eastAsia="Times New Roman" w:cs="Times New Roman"/>
        </w:rPr>
      </w:pPr>
      <w:ins w:id="267" w:author="Microsoft Office User" w:date="2017-07-17T10:29:00Z">
        <w:r>
          <w:t>Twenty-one-week-old</w:t>
        </w:r>
      </w:ins>
      <w:ins w:id="268" w:author="Microsoft Office User" w:date="2017-07-17T10:27:00Z">
        <w:r>
          <w:t xml:space="preserve"> </w:t>
        </w:r>
      </w:ins>
      <w:ins w:id="269" w:author="Microsoft Office User" w:date="2017-07-17T10:28:00Z">
        <w:r w:rsidRPr="00300963">
          <w:rPr>
            <w:i/>
          </w:rPr>
          <w:t>ad libitum</w:t>
        </w:r>
        <w:r>
          <w:t xml:space="preserve"> chow </w:t>
        </w:r>
      </w:ins>
      <w:ins w:id="270" w:author="Microsoft Office User" w:date="2017-07-17T10:27:00Z">
        <w:r>
          <w:t xml:space="preserve">fed </w:t>
        </w:r>
      </w:ins>
      <w:ins w:id="271" w:author="Microsoft Office User" w:date="2017-07-17T10:28:00Z">
        <w:r>
          <w:t xml:space="preserve">C57BL/6J </w:t>
        </w:r>
      </w:ins>
      <w:ins w:id="272" w:author="Microsoft Office User" w:date="2017-07-17T10:55:00Z">
        <w:r w:rsidR="00173BF2">
          <w:t xml:space="preserve">male </w:t>
        </w:r>
      </w:ins>
      <w:ins w:id="273" w:author="Microsoft Office User" w:date="2017-07-17T10:27:00Z">
        <w:r>
          <w:t xml:space="preserve">mice </w:t>
        </w:r>
      </w:ins>
      <w:ins w:id="274" w:author="Microsoft Office User" w:date="2017-02-02T16:31:00Z">
        <w:r w:rsidR="00D97041">
          <w:t xml:space="preserve">were briefly anesthetized with </w:t>
        </w:r>
      </w:ins>
      <w:ins w:id="275" w:author="Microsoft Office User" w:date="2017-02-02T16:36:00Z">
        <w:r w:rsidR="00AA0FBC">
          <w:t>isoflurane</w:t>
        </w:r>
      </w:ins>
      <w:ins w:id="276" w:author="Microsoft Office User" w:date="2017-07-17T10:30:00Z">
        <w:r>
          <w:t xml:space="preserve"> at 11 </w:t>
        </w:r>
        <w:proofErr w:type="gramStart"/>
        <w:r>
          <w:t>weeks</w:t>
        </w:r>
        <w:proofErr w:type="gramEnd"/>
        <w:r>
          <w:t xml:space="preserve"> post dexamethasone treatment</w:t>
        </w:r>
      </w:ins>
      <w:ins w:id="277" w:author="Microsoft Office User" w:date="2017-02-02T16:31:00Z">
        <w:r w:rsidR="00D97041">
          <w:t xml:space="preserve"> and blood</w:t>
        </w:r>
      </w:ins>
      <w:ins w:id="278" w:author="Microsoft Office User" w:date="2017-02-02T16:28:00Z">
        <w:r w:rsidR="00485915">
          <w:t xml:space="preserve"> was take</w:t>
        </w:r>
        <w:r w:rsidR="00A8754F">
          <w:t>n via retro orbital bleed</w:t>
        </w:r>
        <w:r w:rsidR="00485915">
          <w:t xml:space="preserve"> at baseline and 15 minutes following</w:t>
        </w:r>
      </w:ins>
      <w:ins w:id="279" w:author="Microsoft Office User" w:date="2017-02-02T16:29:00Z">
        <w:r w:rsidR="00485915">
          <w:t xml:space="preserve"> an</w:t>
        </w:r>
      </w:ins>
      <w:ins w:id="280" w:author="Microsoft Office User" w:date="2017-02-02T16:28:00Z">
        <w:r w:rsidR="00485915">
          <w:t xml:space="preserve"> </w:t>
        </w:r>
      </w:ins>
      <w:proofErr w:type="spellStart"/>
      <w:ins w:id="281" w:author="Microsoft Office User" w:date="2017-02-02T16:29:00Z">
        <w:r w:rsidR="00485915">
          <w:t>i.p</w:t>
        </w:r>
        <w:proofErr w:type="spellEnd"/>
        <w:r w:rsidR="00485915">
          <w:t xml:space="preserve">. injection of </w:t>
        </w:r>
      </w:ins>
      <w:ins w:id="282" w:author="Microsoft Office User" w:date="2017-02-02T16:30:00Z">
        <w:r w:rsidR="00D97041">
          <w:t xml:space="preserve">10mg/kg isoproterenol </w:t>
        </w:r>
      </w:ins>
      <w:ins w:id="283" w:author="Microsoft Office User" w:date="2017-02-02T16:31:00Z">
        <w:r w:rsidR="00D97041">
          <w:t xml:space="preserve">(Sigma-Aldrich) </w:t>
        </w:r>
      </w:ins>
      <w:ins w:id="284" w:author="Microsoft Office User" w:date="2017-02-02T16:30:00Z">
        <w:r w:rsidR="00D97041">
          <w:t>in PBS</w:t>
        </w:r>
      </w:ins>
      <w:ins w:id="285" w:author="Microsoft Office User" w:date="2017-02-02T16:32:00Z">
        <w:r w:rsidR="00D97041">
          <w:t xml:space="preserve">. </w:t>
        </w:r>
      </w:ins>
      <w:ins w:id="286" w:author="Microsoft Office User" w:date="2017-07-17T10:55:00Z">
        <w:r w:rsidR="00173BF2">
          <w:t>Additionally, serum was taken from</w:t>
        </w:r>
      </w:ins>
      <w:ins w:id="287" w:author="Microsoft Office User" w:date="2017-07-17T11:14:00Z">
        <w:r w:rsidR="00300963">
          <w:t xml:space="preserve"> these mice as well as from another cohort of</w:t>
        </w:r>
      </w:ins>
      <w:ins w:id="288" w:author="Microsoft Office User" w:date="2017-07-17T10:55:00Z">
        <w:r w:rsidR="00173BF2">
          <w:t xml:space="preserve"> twenty-eight-week old</w:t>
        </w:r>
      </w:ins>
      <w:ins w:id="289" w:author="Microsoft Office User" w:date="2017-07-17T10:58:00Z">
        <w:r w:rsidR="00E60B6B">
          <w:t xml:space="preserve"> mice</w:t>
        </w:r>
      </w:ins>
      <w:ins w:id="290" w:author="Microsoft Office User" w:date="2017-07-17T11:14:00Z">
        <w:r w:rsidR="00300963">
          <w:t xml:space="preserve"> on HFD or chow</w:t>
        </w:r>
      </w:ins>
      <w:ins w:id="291" w:author="Microsoft Office User" w:date="2017-07-17T10:56:00Z">
        <w:r w:rsidR="00173BF2">
          <w:t xml:space="preserve"> </w:t>
        </w:r>
      </w:ins>
      <w:ins w:id="292" w:author="Microsoft Office User" w:date="2017-07-17T10:57:00Z">
        <w:r w:rsidR="00173BF2">
          <w:t xml:space="preserve">six </w:t>
        </w:r>
        <w:proofErr w:type="gramStart"/>
        <w:r w:rsidR="00173BF2">
          <w:t>weeks</w:t>
        </w:r>
        <w:proofErr w:type="gramEnd"/>
        <w:r w:rsidR="00173BF2">
          <w:t xml:space="preserve"> post dexamethasone </w:t>
        </w:r>
      </w:ins>
      <w:ins w:id="293" w:author="Microsoft Office User" w:date="2017-07-17T10:56:00Z">
        <w:r w:rsidR="00173BF2">
          <w:t xml:space="preserve">treatment </w:t>
        </w:r>
      </w:ins>
      <w:ins w:id="294" w:author="Microsoft Office User" w:date="2017-07-17T10:58:00Z">
        <w:r w:rsidR="00E60B6B">
          <w:t>following an overnight fast, just prior to sacrific</w:t>
        </w:r>
      </w:ins>
      <w:ins w:id="295" w:author="Microsoft Office User" w:date="2017-07-17T11:13:00Z">
        <w:r w:rsidR="00A16297">
          <w:t>e</w:t>
        </w:r>
      </w:ins>
      <w:ins w:id="296" w:author="Microsoft Office User" w:date="2017-07-17T11:14:00Z">
        <w:r w:rsidR="00300963">
          <w:t xml:space="preserve">. </w:t>
        </w:r>
      </w:ins>
      <w:ins w:id="297" w:author="Microsoft Office User" w:date="2017-02-02T16:32:00Z">
        <w:r w:rsidR="00D97041">
          <w:t>Glycerol and free fatty acids were assessed via</w:t>
        </w:r>
      </w:ins>
      <w:ins w:id="298" w:author="Microsoft Office User" w:date="2017-02-02T16:34:00Z">
        <w:r w:rsidR="00D97041">
          <w:t xml:space="preserve"> </w:t>
        </w:r>
      </w:ins>
      <w:ins w:id="299" w:author="Microsoft Office User" w:date="2017-02-02T16:35:00Z">
        <w:r w:rsidR="00AA0FBC">
          <w:t xml:space="preserve">Serum Triglyceride Determination Kit (Sigma-Aldrich) </w:t>
        </w:r>
      </w:ins>
      <w:ins w:id="300" w:author="Microsoft Office User" w:date="2017-02-02T16:34:00Z">
        <w:r w:rsidR="00D97041">
          <w:t>and</w:t>
        </w:r>
      </w:ins>
      <w:ins w:id="301" w:author="Microsoft Office User" w:date="2017-02-02T16:32:00Z">
        <w:r w:rsidR="00D97041">
          <w:t xml:space="preserve"> </w:t>
        </w:r>
      </w:ins>
      <w:ins w:id="302" w:author="Microsoft Office User" w:date="2017-02-02T16:33:00Z">
        <w:r w:rsidR="00D97041" w:rsidRPr="00AA0FBC">
          <w:rPr>
            <w:rFonts w:eastAsia="Times New Roman" w:cs="Arial"/>
            <w:color w:val="ED145A"/>
            <w:shd w:val="clear" w:color="auto" w:fill="FFFFFF"/>
          </w:rPr>
          <w:t>HR Series NEFA-</w:t>
        </w:r>
        <w:proofErr w:type="gramStart"/>
        <w:r w:rsidR="00D97041" w:rsidRPr="00AA0FBC">
          <w:rPr>
            <w:rFonts w:eastAsia="Times New Roman" w:cs="Arial"/>
            <w:color w:val="ED145A"/>
            <w:shd w:val="clear" w:color="auto" w:fill="FFFFFF"/>
          </w:rPr>
          <w:t>HR(</w:t>
        </w:r>
        <w:proofErr w:type="gramEnd"/>
        <w:r w:rsidR="00D97041" w:rsidRPr="00AA0FBC">
          <w:rPr>
            <w:rFonts w:eastAsia="Times New Roman" w:cs="Arial"/>
            <w:color w:val="ED145A"/>
            <w:shd w:val="clear" w:color="auto" w:fill="FFFFFF"/>
          </w:rPr>
          <w:t>2)</w:t>
        </w:r>
      </w:ins>
      <w:ins w:id="303" w:author="Microsoft Office User" w:date="2017-02-02T16:35:00Z">
        <w:r w:rsidR="00AA0FBC">
          <w:rPr>
            <w:rFonts w:eastAsia="Times New Roman" w:cs="Arial"/>
            <w:color w:val="ED145A"/>
            <w:shd w:val="clear" w:color="auto" w:fill="FFFFFF"/>
          </w:rPr>
          <w:t xml:space="preserve"> (Wako Diagnostics)</w:t>
        </w:r>
      </w:ins>
      <w:ins w:id="304" w:author="Microsoft Office User" w:date="2017-02-02T16:34:00Z">
        <w:r w:rsidR="00D97041">
          <w:rPr>
            <w:rFonts w:eastAsia="Times New Roman" w:cs="Arial"/>
            <w:color w:val="ED145A"/>
            <w:shd w:val="clear" w:color="auto" w:fill="FFFFFF"/>
          </w:rPr>
          <w:t>, respectively, in accordance with manufacturer’s guidelines.</w:t>
        </w:r>
      </w:ins>
    </w:p>
    <w:p w14:paraId="0253936D" w14:textId="4C8D2881" w:rsidR="00485915" w:rsidRDefault="00485915" w:rsidP="00AA0FBC">
      <w:pPr>
        <w:pStyle w:val="ListParagraph"/>
        <w:rPr>
          <w:ins w:id="305" w:author="Microsoft Office User" w:date="2017-01-28T14:17:00Z"/>
        </w:rPr>
      </w:pPr>
    </w:p>
    <w:p w14:paraId="11F34807" w14:textId="75A72E2F" w:rsidR="00A73F99" w:rsidRDefault="00372F30" w:rsidP="00240C1C">
      <w:pPr>
        <w:pStyle w:val="ListParagraph"/>
        <w:numPr>
          <w:ilvl w:val="0"/>
          <w:numId w:val="2"/>
        </w:numPr>
        <w:rPr>
          <w:ins w:id="306" w:author="Microsoft Office User" w:date="2017-07-14T14:32:00Z"/>
        </w:rPr>
      </w:pPr>
      <w:ins w:id="307" w:author="Microsoft Office User" w:date="2017-01-28T14:23:00Z">
        <w:r>
          <w:t>Stats</w:t>
        </w:r>
      </w:ins>
    </w:p>
    <w:p w14:paraId="01DF398C" w14:textId="4B62CD4E" w:rsidR="006B351B" w:rsidRPr="00A73F99" w:rsidRDefault="00DC4AF1" w:rsidP="009D142B">
      <w:pPr>
        <w:pStyle w:val="ListParagraph"/>
        <w:rPr>
          <w:ins w:id="308" w:author="Microsoft Office User" w:date="2017-01-28T14:12:00Z"/>
        </w:rPr>
      </w:pPr>
      <w:ins w:id="309" w:author="Microsoft Office User" w:date="2017-07-14T14:38:00Z">
        <w:r>
          <w:t xml:space="preserve">For animal studies, </w:t>
        </w:r>
      </w:ins>
      <w:ins w:id="310" w:author="Microsoft Office User" w:date="2017-07-14T14:33:00Z">
        <w:r>
          <w:t>t</w:t>
        </w:r>
        <w:r w:rsidR="007176B8">
          <w:t>wo-way ANOVA analyses</w:t>
        </w:r>
      </w:ins>
      <w:ins w:id="311" w:author="Microsoft Office User" w:date="2017-07-14T14:34:00Z">
        <w:r w:rsidR="007176B8">
          <w:t xml:space="preserve"> </w:t>
        </w:r>
      </w:ins>
      <w:ins w:id="312" w:author="Microsoft Office User" w:date="2017-07-14T14:33:00Z">
        <w:r w:rsidR="007176B8">
          <w:t>were performed to t</w:t>
        </w:r>
        <w:r w:rsidR="00A26C3C">
          <w:t xml:space="preserve">est for significance </w:t>
        </w:r>
      </w:ins>
      <w:ins w:id="313" w:author="Microsoft Office User" w:date="2017-07-14T14:34:00Z">
        <w:r w:rsidR="007176B8">
          <w:t>of diet and</w:t>
        </w:r>
      </w:ins>
      <w:ins w:id="314" w:author="Microsoft Office User" w:date="2017-07-14T14:35:00Z">
        <w:r w:rsidR="007176B8">
          <w:t xml:space="preserve"> treatment, as well as their interaction. </w:t>
        </w:r>
      </w:ins>
      <w:ins w:id="315" w:author="Microsoft Office User" w:date="2017-07-14T14:38:00Z">
        <w:r>
          <w:t>For cell culture experiments a student’s t-test</w:t>
        </w:r>
        <w:r w:rsidR="00887944">
          <w:t xml:space="preserve"> was used. An alpha level below </w:t>
        </w:r>
        <w:r>
          <w:t xml:space="preserve">0.05 was considered significant. </w:t>
        </w:r>
      </w:ins>
    </w:p>
    <w:p w14:paraId="3FAC1078" w14:textId="19107A6A" w:rsidR="00F07368" w:rsidRPr="00E73495" w:rsidRDefault="00E73495">
      <w:pPr>
        <w:rPr>
          <w:b/>
          <w:sz w:val="36"/>
          <w:u w:val="single"/>
        </w:rPr>
      </w:pPr>
      <w:r w:rsidRPr="00E73495">
        <w:rPr>
          <w:b/>
          <w:sz w:val="36"/>
          <w:u w:val="single"/>
        </w:rPr>
        <w:t>Results</w:t>
      </w:r>
    </w:p>
    <w:p w14:paraId="7EDA44DD" w14:textId="4B9C244F" w:rsidR="00E73495" w:rsidRPr="008A6F2A" w:rsidRDefault="00E73495" w:rsidP="00E73495">
      <w:pPr>
        <w:pStyle w:val="Heading1"/>
      </w:pPr>
      <w:r>
        <w:t xml:space="preserve">Dexamethasone-Induced Insulin Resistance is Worsened in the Presence of Obesity </w:t>
      </w:r>
    </w:p>
    <w:p w14:paraId="11C54660" w14:textId="47F31EC4" w:rsidR="00F0261F" w:rsidRDefault="009B18AB">
      <w:r>
        <w:t xml:space="preserve">Our group </w:t>
      </w:r>
      <w:r w:rsidR="00DD413F">
        <w:t>has previously</w:t>
      </w:r>
      <w:r>
        <w:t xml:space="preserve"> </w:t>
      </w:r>
      <w:r w:rsidR="00DD413F">
        <w:t xml:space="preserve">published data </w:t>
      </w:r>
      <w:ins w:id="316" w:author="Microsoft Office User" w:date="2017-01-28T14:02:00Z">
        <w:r w:rsidR="00C94253">
          <w:fldChar w:fldCharType="begin" w:fldLock="1"/>
        </w:r>
      </w:ins>
      <w:r w:rsidR="007C6BD9">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6)", "plainTextFormattedCitation" : "(16)", "previouslyFormattedCitation" : "(15)" }, "properties" : { "noteIndex" : 0 }, "schema" : "https://github.com/citation-style-language/schema/raw/master/csl-citation.json" }</w:instrText>
      </w:r>
      <w:r w:rsidR="00C94253">
        <w:fldChar w:fldCharType="separate"/>
      </w:r>
      <w:r w:rsidR="007C6BD9" w:rsidRPr="007C6BD9">
        <w:rPr>
          <w:noProof/>
        </w:rPr>
        <w:t>(16)</w:t>
      </w:r>
      <w:ins w:id="317" w:author="Microsoft Office User" w:date="2017-01-28T14:02:00Z">
        <w:r w:rsidR="00C94253">
          <w:fldChar w:fldCharType="end"/>
        </w:r>
      </w:ins>
      <w:r w:rsidR="006F2C91">
        <w:t xml:space="preserve"> </w:t>
      </w:r>
      <w:r w:rsidR="00DD413F">
        <w:t>that illustrates dif</w:t>
      </w:r>
      <w:r w:rsidR="00E56A69">
        <w:t>ferent physiological and gene expression outcomes</w:t>
      </w:r>
      <w:r w:rsidR="00DD413F">
        <w:t xml:space="preserve"> between those with Cushing’s disease (ACTH-secreting pituitary adenoma) and controls (non-secreting pituitary adenoma). More recently</w:t>
      </w:r>
      <w:r w:rsidR="00B80ED3">
        <w:t>,</w:t>
      </w:r>
      <w:r w:rsidR="00DD413F">
        <w:t xml:space="preserve"> we speculated that the conditions within the groups</w:t>
      </w:r>
      <w:r w:rsidR="00E56A69">
        <w:t xml:space="preserve"> may vary according to obesity</w:t>
      </w:r>
      <w:r w:rsidR="00DD413F">
        <w:t xml:space="preserve"> status. Here we have re-analyzed the data stratifying the </w:t>
      </w:r>
      <w:proofErr w:type="spellStart"/>
      <w:r w:rsidR="00DD413F">
        <w:t>Cushingoid</w:t>
      </w:r>
      <w:proofErr w:type="spellEnd"/>
      <w:r w:rsidR="00DD413F">
        <w:t xml:space="preserve"> and control groups by BMI</w:t>
      </w:r>
      <w:ins w:id="318" w:author="Microsoft Office User" w:date="2017-05-17T13:23:00Z">
        <w:r w:rsidR="006C0BFE">
          <w:t xml:space="preserve"> (Figure 1A)</w:t>
        </w:r>
      </w:ins>
      <w:r w:rsidR="00DD413F">
        <w:t>, classi</w:t>
      </w:r>
      <w:r w:rsidR="00AF03AD">
        <w:t xml:space="preserve">fying these individuals as “Not </w:t>
      </w:r>
      <w:r w:rsidR="00DD413F">
        <w:t>obese”</w:t>
      </w:r>
      <w:r w:rsidR="004205E6">
        <w:t xml:space="preserve"> (BMI</w:t>
      </w:r>
      <w:r w:rsidR="00486FEB">
        <w:t xml:space="preserve"> </w:t>
      </w:r>
      <w:r w:rsidR="00486FEB">
        <w:sym w:font="Symbol" w:char="F03C"/>
      </w:r>
      <w:r w:rsidR="00486FEB">
        <w:t xml:space="preserve"> 30</w:t>
      </w:r>
      <w:r w:rsidR="004205E6">
        <w:t>) and “Obese” (BMI</w:t>
      </w:r>
      <w:r w:rsidR="00166860">
        <w:t xml:space="preserve"> </w:t>
      </w:r>
      <w:r w:rsidR="00486FEB">
        <w:sym w:font="Symbol" w:char="F0B3"/>
      </w:r>
      <w:r w:rsidR="00166860">
        <w:t xml:space="preserve"> 30</w:t>
      </w:r>
      <w:r w:rsidR="004205E6">
        <w:t>)</w:t>
      </w:r>
      <w:r w:rsidR="00387B82">
        <w:t>.</w:t>
      </w:r>
      <w:ins w:id="319" w:author="Microsoft Office User" w:date="2017-07-17T14:51:00Z">
        <w:r w:rsidR="00776581">
          <w:t xml:space="preserve"> There </w:t>
        </w:r>
        <w:r w:rsidR="00900242">
          <w:t xml:space="preserve">were no significant differences in BMI in the </w:t>
        </w:r>
      </w:ins>
      <w:ins w:id="320" w:author="Microsoft Office User" w:date="2017-07-17T14:52:00Z">
        <w:r w:rsidR="00900242">
          <w:t>c</w:t>
        </w:r>
      </w:ins>
      <w:ins w:id="321" w:author="Microsoft Office User" w:date="2017-07-17T14:51:00Z">
        <w:r w:rsidR="00900242">
          <w:t>ontrol</w:t>
        </w:r>
      </w:ins>
      <w:ins w:id="322" w:author="Microsoft Office User" w:date="2017-07-17T14:52:00Z">
        <w:r w:rsidR="00900242">
          <w:t>s</w:t>
        </w:r>
      </w:ins>
      <w:ins w:id="323" w:author="Microsoft Office User" w:date="2017-07-17T14:51:00Z">
        <w:r w:rsidR="00900242">
          <w:t xml:space="preserve"> compared to the Cushing’s</w:t>
        </w:r>
      </w:ins>
      <w:ins w:id="324" w:author="Microsoft Office User" w:date="2017-07-17T14:52:00Z">
        <w:r w:rsidR="00900242">
          <w:t xml:space="preserve"> at either level </w:t>
        </w:r>
        <w:commentRangeStart w:id="325"/>
        <w:r w:rsidR="00900242">
          <w:t>(</w:t>
        </w:r>
      </w:ins>
      <w:ins w:id="326" w:author="Microsoft Office User" w:date="2017-07-17T14:53:00Z">
        <w:r w:rsidR="00900242">
          <w:t>p=0.19628</w:t>
        </w:r>
      </w:ins>
      <w:ins w:id="327" w:author="Microsoft Office User" w:date="2017-07-17T14:52:00Z">
        <w:r w:rsidR="00900242">
          <w:t>); however</w:t>
        </w:r>
      </w:ins>
      <w:ins w:id="328" w:author="Microsoft Office User" w:date="2017-07-17T14:53:00Z">
        <w:r w:rsidR="00900242">
          <w:t xml:space="preserve">, </w:t>
        </w:r>
      </w:ins>
      <w:ins w:id="329" w:author="Microsoft Office User" w:date="2017-07-17T14:52:00Z">
        <w:r w:rsidR="00900242">
          <w:t xml:space="preserve">there </w:t>
        </w:r>
      </w:ins>
      <w:ins w:id="330" w:author="Microsoft Office User" w:date="2017-07-17T14:53:00Z">
        <w:r w:rsidR="00900242">
          <w:t xml:space="preserve">were significant differences in </w:t>
        </w:r>
      </w:ins>
      <w:ins w:id="331" w:author="Microsoft Office User" w:date="2017-07-17T14:54:00Z">
        <w:r w:rsidR="00900242">
          <w:t xml:space="preserve">BMI </w:t>
        </w:r>
      </w:ins>
      <w:ins w:id="332" w:author="Microsoft Office User" w:date="2017-07-17T15:33:00Z">
        <w:r w:rsidR="00314D54">
          <w:t xml:space="preserve">status </w:t>
        </w:r>
      </w:ins>
      <w:ins w:id="333" w:author="Microsoft Office User" w:date="2017-07-17T14:54:00Z">
        <w:r w:rsidR="00900242">
          <w:t xml:space="preserve">within the groups (p=0.00016), </w:t>
        </w:r>
      </w:ins>
      <w:commentRangeEnd w:id="325"/>
      <w:ins w:id="334" w:author="Microsoft Office User" w:date="2017-07-17T14:59:00Z">
        <w:r w:rsidR="0018286A">
          <w:rPr>
            <w:rStyle w:val="CommentReference"/>
          </w:rPr>
          <w:commentReference w:id="325"/>
        </w:r>
      </w:ins>
      <w:ins w:id="335" w:author="Microsoft Office User" w:date="2017-07-17T14:54:00Z">
        <w:r w:rsidR="00900242">
          <w:t xml:space="preserve">as was </w:t>
        </w:r>
        <w:commentRangeStart w:id="336"/>
        <w:r w:rsidR="00900242">
          <w:t>expected</w:t>
        </w:r>
      </w:ins>
      <w:commentRangeEnd w:id="336"/>
      <w:ins w:id="337" w:author="Microsoft Office User" w:date="2017-07-18T12:56:00Z">
        <w:r w:rsidR="00A43963">
          <w:rPr>
            <w:rStyle w:val="CommentReference"/>
          </w:rPr>
          <w:commentReference w:id="336"/>
        </w:r>
      </w:ins>
      <w:ins w:id="338" w:author="Microsoft Office User" w:date="2017-07-17T14:54:00Z">
        <w:r w:rsidR="00900242">
          <w:t>.</w:t>
        </w:r>
      </w:ins>
      <w:ins w:id="339" w:author="Microsoft Office User" w:date="2017-07-17T14:51:00Z">
        <w:r w:rsidR="00900242">
          <w:t xml:space="preserve"> </w:t>
        </w:r>
      </w:ins>
      <w:r w:rsidR="0024487D">
        <w:t xml:space="preserve"> The presence of Cushing’s in individuals with a high BMI leads to increased insulin resistance (measured by HOMA-IR score), above that of </w:t>
      </w:r>
      <w:commentRangeStart w:id="340"/>
      <w:r w:rsidR="0024487D">
        <w:t>Cushing’s</w:t>
      </w:r>
      <w:commentRangeEnd w:id="340"/>
      <w:r w:rsidR="007724A7">
        <w:rPr>
          <w:rStyle w:val="CommentReference"/>
        </w:rPr>
        <w:commentReference w:id="340"/>
      </w:r>
      <w:r w:rsidR="0024487D">
        <w:t xml:space="preserve"> or </w:t>
      </w:r>
      <w:commentRangeStart w:id="341"/>
      <w:r w:rsidR="0024487D">
        <w:t>obesity</w:t>
      </w:r>
      <w:commentRangeEnd w:id="341"/>
      <w:r w:rsidR="007724A7">
        <w:rPr>
          <w:rStyle w:val="CommentReference"/>
        </w:rPr>
        <w:commentReference w:id="341"/>
      </w:r>
      <w:r w:rsidR="0024487D">
        <w:t xml:space="preserve"> alone</w:t>
      </w:r>
      <w:ins w:id="342" w:author="Microsoft Office User" w:date="2017-05-17T13:24:00Z">
        <w:r w:rsidR="006C0BFE">
          <w:t xml:space="preserve"> (Figure 1B)</w:t>
        </w:r>
      </w:ins>
      <w:r w:rsidR="0024487D">
        <w:t>.</w:t>
      </w:r>
      <w:r w:rsidR="00594709">
        <w:t xml:space="preserve"> </w:t>
      </w:r>
      <w:del w:id="343" w:author="Microsoft Office User" w:date="2017-02-13T11:38:00Z">
        <w:r w:rsidR="00594709" w:rsidDel="0007658D">
          <w:delText>However,</w:delText>
        </w:r>
        <w:r w:rsidR="007E0200" w:rsidDel="0007658D">
          <w:delText xml:space="preserve"> it is not possible to determine when these individuals developed this disease and wha</w:delText>
        </w:r>
      </w:del>
      <w:del w:id="344" w:author="Microsoft Office User" w:date="2017-02-13T11:37:00Z">
        <w:r w:rsidR="007E0200" w:rsidDel="0007658D">
          <w:delText>t</w:delText>
        </w:r>
      </w:del>
      <w:del w:id="345" w:author="Microsoft Office User" w:date="2017-02-13T11:38:00Z">
        <w:r w:rsidR="007E0200" w:rsidDel="0007658D">
          <w:delText xml:space="preserve"> their weight status was prior to their diagnosis.</w:delText>
        </w:r>
      </w:del>
    </w:p>
    <w:p w14:paraId="59894656" w14:textId="77777777" w:rsidR="007E0200" w:rsidRDefault="007E0200"/>
    <w:p w14:paraId="648A9478" w14:textId="3FCD450A" w:rsidR="007E0200" w:rsidRPr="00830364" w:rsidRDefault="002A443E" w:rsidP="003145E7">
      <w:pPr>
        <w:rPr>
          <w:rFonts w:eastAsia="Times New Roman" w:cs="Times New Roman"/>
        </w:rPr>
      </w:pPr>
      <w:r>
        <w:t xml:space="preserve">To further investigate if obesity status influences </w:t>
      </w:r>
      <w:r w:rsidR="007E0200">
        <w:t xml:space="preserve">insulin sensitivity </w:t>
      </w:r>
      <w:r>
        <w:t>in the presence of</w:t>
      </w:r>
      <w:r w:rsidR="007E0200">
        <w:t xml:space="preserve"> high glucocorticoids we performed an insulin tolerance test (ITT) on lean (NCD) and diet-induced obese (HFD) mice that were untreated (Control) or treated with glucocorticoids (Dexamethasone; Figure 1</w:t>
      </w:r>
      <w:ins w:id="346" w:author="Microsoft Office User" w:date="2017-05-17T13:24:00Z">
        <w:r w:rsidR="006C0BFE">
          <w:t>C</w:t>
        </w:r>
      </w:ins>
      <w:r w:rsidR="007E0200">
        <w:t>-schematic). All groups were given a relatively large dose of insulin</w:t>
      </w:r>
      <w:r w:rsidR="00ED107C">
        <w:t xml:space="preserve"> (2.5 U/kg)</w:t>
      </w:r>
      <w:r w:rsidR="007E0200">
        <w:t xml:space="preserve"> to account for the known insulin resistance</w:t>
      </w:r>
      <w:r w:rsidR="00B42814">
        <w:t xml:space="preserve"> typically seen</w:t>
      </w:r>
      <w:r w:rsidR="007E0200">
        <w:t xml:space="preserve"> in </w:t>
      </w:r>
      <w:r w:rsidR="00B42814">
        <w:t>diet-induced obes</w:t>
      </w:r>
      <w:ins w:id="347" w:author="Microsoft Office User" w:date="2017-07-12T15:24:00Z">
        <w:r w:rsidR="00DF0102">
          <w:t>ity</w:t>
        </w:r>
      </w:ins>
      <w:r w:rsidR="00CF5A89">
        <w:t xml:space="preserve"> (</w:t>
      </w:r>
      <w:commentRangeStart w:id="348"/>
      <w:r w:rsidR="00183312">
        <w:t>cite</w:t>
      </w:r>
      <w:commentRangeEnd w:id="348"/>
      <w:r w:rsidR="00C94253">
        <w:rPr>
          <w:rStyle w:val="CommentReference"/>
        </w:rPr>
        <w:commentReference w:id="348"/>
      </w:r>
      <w:r w:rsidR="00CF5A89">
        <w:t>). HFD-fed, dexamethasone-</w:t>
      </w:r>
      <w:r w:rsidR="007E0200">
        <w:t>treated mice were signific</w:t>
      </w:r>
      <w:r w:rsidR="00E26151">
        <w:t>antly more resistant to insulin-</w:t>
      </w:r>
      <w:r w:rsidR="007E0200">
        <w:t>stimulated glucose uptake when compared to all other groups</w:t>
      </w:r>
      <w:ins w:id="349" w:author="Microsoft Office User" w:date="2017-05-17T13:25:00Z">
        <w:r w:rsidR="0064019A">
          <w:t xml:space="preserve"> (Figure 1D)</w:t>
        </w:r>
      </w:ins>
      <w:ins w:id="350" w:author="Microsoft Office User" w:date="2017-07-17T15:03:00Z">
        <w:r w:rsidR="007724A7">
          <w:t>; t</w:t>
        </w:r>
      </w:ins>
      <w:r w:rsidR="007E0200">
        <w:t>hough, it is important to note that the NCD-fed, dexamethasone</w:t>
      </w:r>
      <w:ins w:id="351" w:author="Microsoft Office User" w:date="2017-07-17T15:03:00Z">
        <w:r w:rsidR="007724A7">
          <w:t>-</w:t>
        </w:r>
      </w:ins>
      <w:r w:rsidR="007E0200">
        <w:t xml:space="preserve">treated animals still experienced some insulin resistance at this high dose.  Additionally, </w:t>
      </w:r>
      <w:r w:rsidR="000E42FD">
        <w:t>HFD</w:t>
      </w:r>
      <w:ins w:id="352" w:author="Microsoft Office User" w:date="2017-07-17T15:04:00Z">
        <w:r w:rsidR="007724A7">
          <w:t xml:space="preserve"> </w:t>
        </w:r>
      </w:ins>
      <w:r w:rsidR="000E42FD">
        <w:t>dexamethasone</w:t>
      </w:r>
      <w:ins w:id="353" w:author="Microsoft Office User" w:date="2017-07-17T15:04:00Z">
        <w:r w:rsidR="007724A7">
          <w:t>-treated mice</w:t>
        </w:r>
      </w:ins>
      <w:r w:rsidR="007E0200">
        <w:t xml:space="preserve"> </w:t>
      </w:r>
      <w:r w:rsidR="000E42FD">
        <w:t>exhibited fasting hyperglycemia</w:t>
      </w:r>
      <w:r w:rsidR="007E0200">
        <w:t xml:space="preserve">, </w:t>
      </w:r>
      <w:r w:rsidR="000E42FD">
        <w:t>with a significant interaction between diet and drug (p=</w:t>
      </w:r>
      <w:r w:rsidR="000E42FD" w:rsidRPr="000E42FD">
        <w:t>0.00009</w:t>
      </w:r>
      <w:ins w:id="354" w:author="Microsoft Office User" w:date="2017-07-17T15:39:00Z">
        <w:r w:rsidR="00D32519">
          <w:t xml:space="preserve">; Figure </w:t>
        </w:r>
        <w:r w:rsidR="00A11703">
          <w:t>1E</w:t>
        </w:r>
      </w:ins>
      <w:r w:rsidR="000E42FD">
        <w:t>).</w:t>
      </w:r>
      <w:ins w:id="355" w:author="Microsoft Office User" w:date="2017-07-17T15:07:00Z">
        <w:r w:rsidR="003145E7">
          <w:t xml:space="preserve"> </w:t>
        </w:r>
        <w:r w:rsidR="003145E7" w:rsidRPr="00830364">
          <w:rPr>
            <w:rFonts w:eastAsia="Times New Roman" w:cs="Times New Roman"/>
            <w:color w:val="333333"/>
            <w:shd w:val="clear" w:color="auto" w:fill="FFFFFF"/>
          </w:rPr>
          <w:t>While HFD animals had a 24% increase in fasting glucose when compared to NCD animals, in the presence of Dexamethasone, HFD-fed animals had a 122% increase in fasting glucose relative to NCD controls not treated with dexamethasone.  In the chow condition, dexamethasone caused a 18% decrease in fasting glucose.</w:t>
        </w:r>
      </w:ins>
    </w:p>
    <w:p w14:paraId="5FE5A37D" w14:textId="77777777" w:rsidR="00C05811" w:rsidRDefault="00C05811" w:rsidP="003145E7"/>
    <w:p w14:paraId="31940C7A" w14:textId="4BCA62C8" w:rsidR="00D674AB" w:rsidRDefault="00D674AB" w:rsidP="003145E7">
      <w:r>
        <w:t xml:space="preserve">To </w:t>
      </w:r>
      <w:r w:rsidR="0060769C">
        <w:t xml:space="preserve">evaluate glucose homeostasis in more detail </w:t>
      </w:r>
      <w:r w:rsidR="00B77F49">
        <w:t xml:space="preserve">we performed a </w:t>
      </w:r>
      <w:proofErr w:type="spellStart"/>
      <w:r w:rsidR="00B77F49">
        <w:t>hyperinsulinemic</w:t>
      </w:r>
      <w:proofErr w:type="spellEnd"/>
      <w:r w:rsidR="00B77F49">
        <w:t xml:space="preserve"> </w:t>
      </w:r>
      <w:proofErr w:type="spellStart"/>
      <w:r w:rsidR="00B77F49">
        <w:t>euglycemic</w:t>
      </w:r>
      <w:proofErr w:type="spellEnd"/>
      <w:r w:rsidR="00B77F49">
        <w:t xml:space="preserve"> clamp</w:t>
      </w:r>
      <w:r w:rsidR="00191472">
        <w:t xml:space="preserve"> in obese mice (</w:t>
      </w:r>
      <w:ins w:id="356" w:author="Microsoft Office User" w:date="2017-07-17T15:13:00Z">
        <w:r w:rsidR="00EF4EEC">
          <w:t>11</w:t>
        </w:r>
      </w:ins>
      <w:r w:rsidR="00191472">
        <w:t xml:space="preserve"> weeks of HFD) treated with dexamethasone for </w:t>
      </w:r>
      <w:ins w:id="357" w:author="Microsoft Office User" w:date="2017-07-17T15:07:00Z">
        <w:r w:rsidR="00D1071D">
          <w:t>three weeks</w:t>
        </w:r>
      </w:ins>
      <w:r w:rsidR="00B77F49">
        <w:t>.</w:t>
      </w:r>
      <w:r w:rsidR="0096431C">
        <w:t xml:space="preserve"> </w:t>
      </w:r>
      <w:r w:rsidR="0003545C">
        <w:t>This shorter HFD/dexamethasone exposure caused dramatic insulin resistance, hyperglycemia and reductions in lean mass, but no differences in fat mass between the groups (Supplementary Figures 1A-F</w:t>
      </w:r>
      <w:ins w:id="358" w:author="Microsoft Office User" w:date="2017-07-17T15:36:00Z">
        <w:r w:rsidR="009C06B4">
          <w:t>)</w:t>
        </w:r>
      </w:ins>
      <w:r w:rsidR="0003545C">
        <w:t xml:space="preserve">. </w:t>
      </w:r>
      <w:r w:rsidR="0096431C">
        <w:t xml:space="preserve">As expected, blood glucose </w:t>
      </w:r>
      <w:ins w:id="359" w:author="Microsoft Office User" w:date="2017-07-17T15:14:00Z">
        <w:r w:rsidR="00EF4EEC">
          <w:t>was kept</w:t>
        </w:r>
      </w:ins>
      <w:r w:rsidR="0060769C">
        <w:t xml:space="preserve"> level</w:t>
      </w:r>
      <w:r w:rsidR="0096431C">
        <w:t xml:space="preserve"> throughout the entire clamp experiment and insulin clearance was not different between the groups (</w:t>
      </w:r>
      <w:r w:rsidR="0060769C">
        <w:t>p=</w:t>
      </w:r>
      <w:ins w:id="360" w:author="Microsoft Office User" w:date="2017-07-17T15:41:00Z">
        <w:r w:rsidR="001825A7">
          <w:t>0.915;</w:t>
        </w:r>
      </w:ins>
      <w:r w:rsidR="0060769C">
        <w:t xml:space="preserve"> S</w:t>
      </w:r>
      <w:r w:rsidR="0096431C">
        <w:t>up</w:t>
      </w:r>
      <w:r w:rsidR="0060769C">
        <w:t>plementary</w:t>
      </w:r>
      <w:r w:rsidR="0096431C">
        <w:t xml:space="preserve"> </w:t>
      </w:r>
      <w:proofErr w:type="spellStart"/>
      <w:r w:rsidR="0060769C">
        <w:t>FIgure</w:t>
      </w:r>
      <w:proofErr w:type="spellEnd"/>
      <w:r w:rsidR="0096431C">
        <w:t xml:space="preserve"> 1</w:t>
      </w:r>
      <w:r w:rsidR="0003545C">
        <w:t>G-H</w:t>
      </w:r>
      <w:r w:rsidR="0096431C">
        <w:t xml:space="preserve">). </w:t>
      </w:r>
      <w:r w:rsidR="0060769C">
        <w:t>During the insulin phase, the</w:t>
      </w:r>
      <w:r w:rsidR="00DA2A9C">
        <w:t xml:space="preserve"> infusion rate was</w:t>
      </w:r>
      <w:r w:rsidR="003F1693">
        <w:t xml:space="preserve"> </w:t>
      </w:r>
      <w:ins w:id="361" w:author="Microsoft Office User" w:date="2017-07-17T15:12:00Z">
        <w:r w:rsidR="00D1071D">
          <w:t>xx</w:t>
        </w:r>
      </w:ins>
      <w:commentRangeStart w:id="362"/>
      <w:commentRangeStart w:id="363"/>
      <w:r w:rsidR="00DA2A9C">
        <w:t xml:space="preserve"> </w:t>
      </w:r>
      <w:commentRangeEnd w:id="362"/>
      <w:r w:rsidR="004E0CEB">
        <w:rPr>
          <w:rStyle w:val="CommentReference"/>
        </w:rPr>
        <w:commentReference w:id="362"/>
      </w:r>
      <w:commentRangeEnd w:id="363"/>
      <w:r w:rsidR="00A7582B">
        <w:rPr>
          <w:rStyle w:val="CommentReference"/>
        </w:rPr>
        <w:commentReference w:id="363"/>
      </w:r>
      <w:r w:rsidR="00DA2A9C">
        <w:t>times</w:t>
      </w:r>
      <w:r w:rsidR="00B77F49">
        <w:t xml:space="preserve"> </w:t>
      </w:r>
      <w:r w:rsidR="00DA2A9C">
        <w:t xml:space="preserve">lower </w:t>
      </w:r>
      <w:r w:rsidR="00B77F49">
        <w:t>in obese dexamethasone-treated mice when compared to obese controls (Fi</w:t>
      </w:r>
      <w:r w:rsidR="000569DF">
        <w:t>gure</w:t>
      </w:r>
      <w:r w:rsidR="003F1693">
        <w:t xml:space="preserve"> 1</w:t>
      </w:r>
      <w:ins w:id="364" w:author="Microsoft Office User" w:date="2017-05-17T14:15:00Z">
        <w:r w:rsidR="00B55F6F">
          <w:t>E</w:t>
        </w:r>
      </w:ins>
      <w:r w:rsidR="003F1693">
        <w:t xml:space="preserve">). </w:t>
      </w:r>
      <w:r w:rsidR="00CD6CE7">
        <w:t>Basal</w:t>
      </w:r>
      <w:r w:rsidR="00101A0C">
        <w:t xml:space="preserve"> </w:t>
      </w:r>
      <w:ins w:id="365" w:author="Microsoft Office User" w:date="2017-07-17T15:16:00Z">
        <w:r w:rsidR="00C543E4">
          <w:t>endogenous</w:t>
        </w:r>
      </w:ins>
      <w:r w:rsidR="00903291">
        <w:t xml:space="preserve"> glucose production</w:t>
      </w:r>
      <w:r w:rsidR="00101A0C">
        <w:t xml:space="preserve"> (</w:t>
      </w:r>
      <w:ins w:id="366" w:author="Microsoft Office User" w:date="2017-07-17T15:16:00Z">
        <w:r w:rsidR="00C543E4">
          <w:t>E</w:t>
        </w:r>
      </w:ins>
      <w:r w:rsidR="00101A0C">
        <w:t>GP)</w:t>
      </w:r>
      <w:r w:rsidR="00903291">
        <w:t xml:space="preserve"> was</w:t>
      </w:r>
      <w:r w:rsidR="00101A0C">
        <w:t xml:space="preserve"> </w:t>
      </w:r>
      <w:ins w:id="367" w:author="Microsoft Office User" w:date="2017-07-17T15:16:00Z">
        <w:r w:rsidR="00C543E4">
          <w:t>xx</w:t>
        </w:r>
      </w:ins>
      <w:r w:rsidR="00CD6CE7">
        <w:t xml:space="preserve">% </w:t>
      </w:r>
      <w:r w:rsidR="00101A0C">
        <w:t>higher</w:t>
      </w:r>
      <w:r w:rsidR="00903291">
        <w:t xml:space="preserve"> in the</w:t>
      </w:r>
      <w:r w:rsidR="00B34443">
        <w:t xml:space="preserve"> dexamethasone treated group</w:t>
      </w:r>
      <w:r w:rsidR="00537182">
        <w:t xml:space="preserve"> (p=0.0</w:t>
      </w:r>
      <w:r w:rsidR="008B6CAB">
        <w:t>26</w:t>
      </w:r>
      <w:r w:rsidR="00537182">
        <w:t>)</w:t>
      </w:r>
      <w:r w:rsidR="00B34443">
        <w:t xml:space="preserve">; moreover, </w:t>
      </w:r>
      <w:ins w:id="368" w:author="Microsoft Office User" w:date="2017-07-17T15:10:00Z">
        <w:r w:rsidR="00D1071D">
          <w:t>In the dexamethasone group, EGP was reduced XX% but only XX% in the control group</w:t>
        </w:r>
      </w:ins>
      <w:r w:rsidR="00A61850">
        <w:t xml:space="preserve"> </w:t>
      </w:r>
      <w:r w:rsidR="00CA35CE">
        <w:t xml:space="preserve">(p=0.0091) </w:t>
      </w:r>
      <w:r w:rsidR="00CD6CE7">
        <w:t xml:space="preserve">resulting in </w:t>
      </w:r>
      <w:ins w:id="369" w:author="Microsoft Office User" w:date="2017-07-17T15:11:00Z">
        <w:r w:rsidR="00D1071D">
          <w:t>E</w:t>
        </w:r>
      </w:ins>
      <w:r w:rsidR="00A61850">
        <w:t xml:space="preserve">GP </w:t>
      </w:r>
      <w:r w:rsidR="00B34443">
        <w:t xml:space="preserve">being </w:t>
      </w:r>
      <w:commentRangeStart w:id="370"/>
      <w:r w:rsidR="00E25306">
        <w:t>5</w:t>
      </w:r>
      <w:r w:rsidR="00B34443">
        <w:t xml:space="preserve">-fold </w:t>
      </w:r>
      <w:commentRangeEnd w:id="370"/>
      <w:r w:rsidR="00146EBC">
        <w:rPr>
          <w:rStyle w:val="CommentReference"/>
        </w:rPr>
        <w:commentReference w:id="370"/>
      </w:r>
      <w:r w:rsidR="00B34443">
        <w:t xml:space="preserve">higher </w:t>
      </w:r>
      <w:r w:rsidR="00A61850">
        <w:t xml:space="preserve">during the </w:t>
      </w:r>
      <w:r w:rsidR="004E0CEB">
        <w:t xml:space="preserve">insulin phase </w:t>
      </w:r>
      <w:r w:rsidR="00B34443">
        <w:t>in dexamethasone treated mice</w:t>
      </w:r>
      <w:r w:rsidR="00CD6CE7">
        <w:t xml:space="preserve"> </w:t>
      </w:r>
      <w:r w:rsidR="0053656B">
        <w:t xml:space="preserve">(p=0.014) </w:t>
      </w:r>
      <w:r w:rsidR="00CD6CE7">
        <w:t>when compared to controls</w:t>
      </w:r>
      <w:ins w:id="371" w:author="Microsoft Office User" w:date="2017-05-17T14:15:00Z">
        <w:r w:rsidR="003A2FE4">
          <w:t xml:space="preserve"> (Figure 1</w:t>
        </w:r>
      </w:ins>
      <w:ins w:id="372" w:author="Microsoft Office User" w:date="2017-05-17T14:33:00Z">
        <w:r w:rsidR="00624A74">
          <w:t>F)</w:t>
        </w:r>
      </w:ins>
      <w:r w:rsidR="00903291">
        <w:t>.</w:t>
      </w:r>
      <w:r w:rsidR="00191472">
        <w:t xml:space="preserve"> </w:t>
      </w:r>
      <w:r w:rsidR="004E0CEB">
        <w:t>Notably, while overall glucose turnover was unchanged</w:t>
      </w:r>
      <w:ins w:id="373" w:author="Microsoft Office User" w:date="2017-05-17T14:21:00Z">
        <w:r w:rsidR="009B1258">
          <w:t xml:space="preserve"> in the presence of insulin</w:t>
        </w:r>
      </w:ins>
      <w:ins w:id="374" w:author="Microsoft Office User" w:date="2017-05-17T14:16:00Z">
        <w:r w:rsidR="00624A74">
          <w:t xml:space="preserve"> (</w:t>
        </w:r>
      </w:ins>
      <w:ins w:id="375" w:author="Microsoft Office User" w:date="2017-07-17T16:47:00Z">
        <w:r w:rsidR="00305AF5">
          <w:t xml:space="preserve">p=0.141; </w:t>
        </w:r>
      </w:ins>
      <w:ins w:id="376" w:author="Microsoft Office User" w:date="2017-05-17T14:16:00Z">
        <w:r w:rsidR="00624A74">
          <w:t>Figure 1G</w:t>
        </w:r>
        <w:r w:rsidR="003A2FE4">
          <w:t>)</w:t>
        </w:r>
      </w:ins>
      <w:r w:rsidR="00191472">
        <w:t xml:space="preserve">, there were significant reductions in </w:t>
      </w:r>
      <w:r w:rsidR="004E0CEB">
        <w:t>2-deoxy</w:t>
      </w:r>
      <w:r w:rsidR="005647A8">
        <w:t xml:space="preserve">glucose uptake in </w:t>
      </w:r>
      <w:r w:rsidR="00191472">
        <w:t>subcutaneous white adipose</w:t>
      </w:r>
      <w:r w:rsidR="00600D9E">
        <w:t xml:space="preserve"> (p=0.019)</w:t>
      </w:r>
      <w:r w:rsidR="00976FAB">
        <w:t>, heart</w:t>
      </w:r>
      <w:r w:rsidR="00600D9E">
        <w:t xml:space="preserve"> (p=0.0003)</w:t>
      </w:r>
      <w:r w:rsidR="00976FAB">
        <w:t xml:space="preserve"> and gastrocnemius</w:t>
      </w:r>
      <w:r w:rsidR="00191472">
        <w:t xml:space="preserve"> tissue</w:t>
      </w:r>
      <w:r w:rsidR="00976FAB">
        <w:t>s (</w:t>
      </w:r>
      <w:r w:rsidR="00600D9E">
        <w:t xml:space="preserve">p=0.00001; </w:t>
      </w:r>
      <w:commentRangeStart w:id="377"/>
      <w:r w:rsidR="00976FAB">
        <w:t>Figure</w:t>
      </w:r>
      <w:commentRangeEnd w:id="377"/>
      <w:r w:rsidR="000B0A44">
        <w:rPr>
          <w:rStyle w:val="CommentReference"/>
        </w:rPr>
        <w:commentReference w:id="377"/>
      </w:r>
      <w:r w:rsidR="00976FAB">
        <w:t xml:space="preserve"> 1</w:t>
      </w:r>
      <w:ins w:id="378" w:author="Microsoft Office User" w:date="2017-05-17T14:17:00Z">
        <w:r w:rsidR="00624A74">
          <w:t>H</w:t>
        </w:r>
      </w:ins>
      <w:r w:rsidR="00976FAB">
        <w:t>).</w:t>
      </w:r>
      <w:r w:rsidR="00191472">
        <w:t xml:space="preserve"> These data suggest that increased </w:t>
      </w:r>
      <w:ins w:id="379" w:author="Microsoft Office User" w:date="2017-07-17T15:16:00Z">
        <w:r w:rsidR="00C543E4">
          <w:t>E</w:t>
        </w:r>
      </w:ins>
      <w:r w:rsidR="00EF6140">
        <w:t>GP</w:t>
      </w:r>
      <w:r w:rsidR="00191472">
        <w:t xml:space="preserve"> </w:t>
      </w:r>
      <w:r w:rsidR="0003545C">
        <w:t xml:space="preserve">and </w:t>
      </w:r>
      <w:r w:rsidR="00191472">
        <w:t xml:space="preserve">reduced suppression of </w:t>
      </w:r>
      <w:ins w:id="380" w:author="Microsoft Office User" w:date="2017-07-17T15:16:00Z">
        <w:r w:rsidR="00C543E4">
          <w:t>E</w:t>
        </w:r>
      </w:ins>
      <w:r w:rsidR="00191472">
        <w:t xml:space="preserve">PG </w:t>
      </w:r>
      <w:r w:rsidR="0003545C">
        <w:t xml:space="preserve">by insulin </w:t>
      </w:r>
      <w:r w:rsidR="00191472">
        <w:t xml:space="preserve">are the </w:t>
      </w:r>
      <w:r w:rsidR="00976FAB">
        <w:t>primary</w:t>
      </w:r>
      <w:r w:rsidR="00191472">
        <w:t xml:space="preserve"> causes of the observed insulin resistance </w:t>
      </w:r>
      <w:r w:rsidR="0003545C">
        <w:t xml:space="preserve">and hyperglycemia </w:t>
      </w:r>
      <w:r w:rsidR="00191472">
        <w:t xml:space="preserve">in these animals. </w:t>
      </w:r>
    </w:p>
    <w:p w14:paraId="2EDFC7A6" w14:textId="0E94BA79" w:rsidR="006B237B" w:rsidRDefault="006B237B" w:rsidP="004B4E2F">
      <w:pPr>
        <w:pStyle w:val="Heading1"/>
      </w:pPr>
      <w:r>
        <w:t xml:space="preserve">HFD-Induced </w:t>
      </w:r>
      <w:r w:rsidRPr="00350D58">
        <w:t>Liver Steatosis</w:t>
      </w:r>
      <w:r>
        <w:t xml:space="preserve"> is Worsened in Dexamethasone Treated mice</w:t>
      </w:r>
    </w:p>
    <w:p w14:paraId="025C471C" w14:textId="1E02A369" w:rsidR="007E0200" w:rsidRDefault="002611CB">
      <w:r>
        <w:t>Obesity and chronic elevations in glucocorticoids have been associated with increased liver fat</w:t>
      </w:r>
      <w:r w:rsidR="00326112">
        <w:t xml:space="preserve"> and even </w:t>
      </w:r>
      <w:commentRangeStart w:id="381"/>
      <w:r w:rsidR="005A6A0D">
        <w:t>NAFLD</w:t>
      </w:r>
      <w:commentRangeEnd w:id="381"/>
      <w:r w:rsidR="005A6A0D">
        <w:rPr>
          <w:rStyle w:val="CommentReference"/>
        </w:rPr>
        <w:commentReference w:id="381"/>
      </w:r>
      <w:r w:rsidR="005A6A0D">
        <w:t>.</w:t>
      </w:r>
      <w:r w:rsidR="00326112">
        <w:t xml:space="preserve"> We observed </w:t>
      </w:r>
      <w:r w:rsidR="005C652C">
        <w:t>slight increases in plasma ALT</w:t>
      </w:r>
      <w:r w:rsidR="002C7B71">
        <w:t xml:space="preserve">, </w:t>
      </w:r>
      <w:ins w:id="382" w:author="Microsoft Office User" w:date="2017-07-17T15:46:00Z">
        <w:r w:rsidR="00541DF0">
          <w:t>a</w:t>
        </w:r>
      </w:ins>
      <w:r w:rsidR="002C7B71">
        <w:t xml:space="preserve"> </w:t>
      </w:r>
      <w:r w:rsidR="005C652C">
        <w:t>liver enzyme associated with liver disease</w:t>
      </w:r>
      <w:r w:rsidR="002C7B71">
        <w:t>,</w:t>
      </w:r>
      <w:r w:rsidR="00326112">
        <w:t xml:space="preserve"> in Cushing’s patients and obese</w:t>
      </w:r>
      <w:r w:rsidR="005C652C">
        <w:t xml:space="preserve"> controls</w:t>
      </w:r>
      <w:r w:rsidR="002C7B71">
        <w:t>; intere</w:t>
      </w:r>
      <w:r w:rsidR="00853FDE">
        <w:t xml:space="preserve">stingly, levels </w:t>
      </w:r>
      <w:ins w:id="383" w:author="Microsoft Office User" w:date="2017-07-17T16:14:00Z">
        <w:r w:rsidR="005A6A0D">
          <w:t xml:space="preserve">were </w:t>
        </w:r>
      </w:ins>
      <w:proofErr w:type="spellStart"/>
      <w:ins w:id="384" w:author="Microsoft Office User" w:date="2017-07-17T15:47:00Z">
        <w:r w:rsidR="00FB508F">
          <w:t>synergystically</w:t>
        </w:r>
      </w:ins>
      <w:proofErr w:type="spellEnd"/>
      <w:r w:rsidR="00853FDE">
        <w:t xml:space="preserve"> </w:t>
      </w:r>
      <w:commentRangeStart w:id="385"/>
      <w:r w:rsidR="00853FDE">
        <w:t>elevated</w:t>
      </w:r>
      <w:commentRangeEnd w:id="385"/>
      <w:r w:rsidR="00372F30">
        <w:rPr>
          <w:rStyle w:val="CommentReference"/>
        </w:rPr>
        <w:commentReference w:id="385"/>
      </w:r>
      <w:r w:rsidR="00853FDE">
        <w:t xml:space="preserve"> in obese Cushing’s patients</w:t>
      </w:r>
      <w:ins w:id="386" w:author="Microsoft Office User" w:date="2017-01-28T14:04:00Z">
        <w:r w:rsidR="00C94253">
          <w:t xml:space="preserve"> (Figure 2</w:t>
        </w:r>
      </w:ins>
      <w:ins w:id="387" w:author="Microsoft Office User" w:date="2017-05-17T14:38:00Z">
        <w:r w:rsidR="00624A74">
          <w:t>A</w:t>
        </w:r>
      </w:ins>
      <w:ins w:id="388" w:author="Microsoft Office User" w:date="2017-01-28T14:04:00Z">
        <w:r w:rsidR="00C94253">
          <w:t>)</w:t>
        </w:r>
      </w:ins>
      <w:r w:rsidR="00853FDE">
        <w:t>.</w:t>
      </w:r>
      <w:r w:rsidR="00BE5239">
        <w:t xml:space="preserve"> </w:t>
      </w:r>
    </w:p>
    <w:p w14:paraId="3A84165D" w14:textId="77777777" w:rsidR="00137675" w:rsidRDefault="00137675"/>
    <w:p w14:paraId="46A4C33F" w14:textId="56337D49" w:rsidR="00B63F75" w:rsidRDefault="002E6E28">
      <w:r>
        <w:t xml:space="preserve">Since </w:t>
      </w:r>
      <w:r w:rsidR="00B96BDB">
        <w:t>elevated liver enzymes are just on</w:t>
      </w:r>
      <w:r w:rsidR="00832CF5">
        <w:t>e indicator of liver disease</w:t>
      </w:r>
      <w:ins w:id="389" w:author="Microsoft Office User" w:date="2017-07-17T16:15:00Z">
        <w:r w:rsidR="005A6A0D">
          <w:t xml:space="preserve"> and</w:t>
        </w:r>
      </w:ins>
      <w:r w:rsidR="00B96BDB">
        <w:t xml:space="preserve"> are not sufficient to lend a diagnosis</w:t>
      </w:r>
      <w:r w:rsidR="00832CF5">
        <w:t>,</w:t>
      </w:r>
      <w:r w:rsidR="00B96BDB">
        <w:t xml:space="preserve"> we studied this</w:t>
      </w:r>
      <w:ins w:id="390" w:author="Microsoft Office User" w:date="2017-07-17T16:15:00Z">
        <w:r w:rsidR="00DB430E">
          <w:t xml:space="preserve"> outcome</w:t>
        </w:r>
      </w:ins>
      <w:r w:rsidR="00B96BDB">
        <w:t xml:space="preserve"> in our mouse model. HFD-fed, Dexamethasone treated mice had </w:t>
      </w:r>
      <w:ins w:id="391" w:author="Microsoft Office User" w:date="2017-07-17T16:17:00Z">
        <w:r w:rsidR="002874F0">
          <w:t xml:space="preserve">drastically </w:t>
        </w:r>
      </w:ins>
      <w:r w:rsidR="00E26151">
        <w:t>elevated</w:t>
      </w:r>
      <w:r w:rsidR="00B96BDB">
        <w:t xml:space="preserve"> liver triglycerides when compared </w:t>
      </w:r>
      <w:r w:rsidR="00E26151">
        <w:t>to all</w:t>
      </w:r>
      <w:r w:rsidR="00832CF5">
        <w:t xml:space="preserve"> other groups</w:t>
      </w:r>
      <w:r w:rsidR="00CA4094">
        <w:t xml:space="preserve"> </w:t>
      </w:r>
      <w:ins w:id="392" w:author="Microsoft Office User" w:date="2017-07-17T16:16:00Z">
        <w:r w:rsidR="002874F0">
          <w:t xml:space="preserve">and there was a </w:t>
        </w:r>
      </w:ins>
      <w:ins w:id="393" w:author="Microsoft Office User" w:date="2017-07-17T16:17:00Z">
        <w:r w:rsidR="002874F0">
          <w:t xml:space="preserve">significant interaction of drug and diet </w:t>
        </w:r>
      </w:ins>
      <w:r w:rsidR="00CA4094">
        <w:t>(</w:t>
      </w:r>
      <w:ins w:id="394" w:author="Microsoft Office User" w:date="2017-07-17T16:17:00Z">
        <w:r w:rsidR="002874F0">
          <w:t xml:space="preserve">p=0.0000677; </w:t>
        </w:r>
      </w:ins>
      <w:r w:rsidR="00CA4094">
        <w:t>Figure</w:t>
      </w:r>
      <w:ins w:id="395" w:author="Microsoft Office User" w:date="2017-01-28T14:04:00Z">
        <w:r w:rsidR="00C94253">
          <w:t xml:space="preserve"> 2</w:t>
        </w:r>
      </w:ins>
      <w:ins w:id="396" w:author="Microsoft Office User" w:date="2017-05-17T14:39:00Z">
        <w:r w:rsidR="00624A74">
          <w:t>B</w:t>
        </w:r>
      </w:ins>
      <w:r w:rsidR="00CA4094">
        <w:t>)</w:t>
      </w:r>
      <w:r w:rsidR="00832CF5">
        <w:t>.</w:t>
      </w:r>
      <w:r w:rsidR="00E26151">
        <w:t xml:space="preserve"> </w:t>
      </w:r>
      <w:r w:rsidR="00B97DA4">
        <w:t xml:space="preserve">In support of this, H&amp;E staining of hepatic tissue clearly depicts </w:t>
      </w:r>
      <w:ins w:id="397" w:author="Microsoft Office User" w:date="2017-07-17T16:18:00Z">
        <w:r w:rsidR="002874F0">
          <w:t>exac</w:t>
        </w:r>
      </w:ins>
      <w:ins w:id="398" w:author="Microsoft Office User" w:date="2017-07-17T16:19:00Z">
        <w:r w:rsidR="002874F0">
          <w:t>erbated</w:t>
        </w:r>
      </w:ins>
      <w:ins w:id="399" w:author="Microsoft Office User" w:date="2017-07-17T16:18:00Z">
        <w:r w:rsidR="002874F0">
          <w:t xml:space="preserve"> </w:t>
        </w:r>
      </w:ins>
      <w:r w:rsidR="00B97DA4">
        <w:t>lipid levels in this group</w:t>
      </w:r>
      <w:ins w:id="400" w:author="Microsoft Office User" w:date="2017-07-17T16:18:00Z">
        <w:r w:rsidR="002874F0">
          <w:t xml:space="preserve"> when compared to HFD</w:t>
        </w:r>
      </w:ins>
      <w:ins w:id="401" w:author="Microsoft Office User" w:date="2017-07-17T16:19:00Z">
        <w:r w:rsidR="002874F0">
          <w:t>-fed</w:t>
        </w:r>
      </w:ins>
      <w:ins w:id="402" w:author="Microsoft Office User" w:date="2017-07-17T16:18:00Z">
        <w:r w:rsidR="002874F0">
          <w:t xml:space="preserve"> controls</w:t>
        </w:r>
      </w:ins>
      <w:r w:rsidR="00B97DA4">
        <w:t xml:space="preserve"> (Figure</w:t>
      </w:r>
      <w:ins w:id="403" w:author="Microsoft Office User" w:date="2017-01-28T14:04:00Z">
        <w:r w:rsidR="00C94253">
          <w:t xml:space="preserve"> 2</w:t>
        </w:r>
      </w:ins>
      <w:ins w:id="404" w:author="Microsoft Office User" w:date="2017-05-17T14:39:00Z">
        <w:r w:rsidR="00624A74">
          <w:t>C</w:t>
        </w:r>
      </w:ins>
      <w:r w:rsidR="00B97DA4">
        <w:t>).</w:t>
      </w:r>
      <w:r w:rsidR="00B63F75">
        <w:t xml:space="preserve"> </w:t>
      </w:r>
      <w:r w:rsidR="00260B55">
        <w:t xml:space="preserve">Collagen/trichrome </w:t>
      </w:r>
      <w:commentRangeStart w:id="405"/>
      <w:r w:rsidR="00260B55">
        <w:t>data</w:t>
      </w:r>
      <w:commentRangeEnd w:id="405"/>
      <w:r w:rsidR="00372F30">
        <w:rPr>
          <w:rStyle w:val="CommentReference"/>
        </w:rPr>
        <w:commentReference w:id="405"/>
      </w:r>
      <w:r w:rsidR="00260B55">
        <w:t>…</w:t>
      </w:r>
    </w:p>
    <w:p w14:paraId="58443D3E" w14:textId="77777777" w:rsidR="00B63F75" w:rsidRDefault="00B63F75"/>
    <w:p w14:paraId="785ABFAE" w14:textId="3F98B738" w:rsidR="00137675" w:rsidRPr="001D5F06" w:rsidRDefault="000C20C5">
      <w:ins w:id="406" w:author="Microsoft Office User" w:date="2017-07-17T16:20:00Z">
        <w:r>
          <w:t xml:space="preserve">Genes involved in </w:t>
        </w:r>
      </w:ins>
      <w:r w:rsidR="00B63F75">
        <w:t xml:space="preserve">hepatic </w:t>
      </w:r>
      <w:r w:rsidR="00B63F75" w:rsidRPr="00B63F75">
        <w:rPr>
          <w:i/>
        </w:rPr>
        <w:t>de novo</w:t>
      </w:r>
      <w:r w:rsidR="00B63F75">
        <w:t xml:space="preserve"> lipogenesis</w:t>
      </w:r>
      <w:ins w:id="407" w:author="Microsoft Office User" w:date="2017-07-17T16:42:00Z">
        <w:r w:rsidR="00C62EE3">
          <w:t xml:space="preserve">, </w:t>
        </w:r>
      </w:ins>
      <w:r w:rsidR="00B63F75" w:rsidRPr="00B63F75">
        <w:rPr>
          <w:i/>
        </w:rPr>
        <w:t>Srebf1</w:t>
      </w:r>
      <w:r w:rsidR="00B63F75">
        <w:t xml:space="preserve"> and </w:t>
      </w:r>
      <w:proofErr w:type="spellStart"/>
      <w:r w:rsidR="00B63F75" w:rsidRPr="00B63F75">
        <w:rPr>
          <w:i/>
        </w:rPr>
        <w:t>Fasn</w:t>
      </w:r>
      <w:proofErr w:type="spellEnd"/>
      <w:ins w:id="408" w:author="Microsoft Office User" w:date="2017-07-17T16:42:00Z">
        <w:r w:rsidR="00C62EE3">
          <w:t>,</w:t>
        </w:r>
      </w:ins>
      <w:r w:rsidR="00B63F75">
        <w:t xml:space="preserve"> w</w:t>
      </w:r>
      <w:ins w:id="409" w:author="Microsoft Office User" w:date="2017-07-17T16:20:00Z">
        <w:r>
          <w:t>ere</w:t>
        </w:r>
      </w:ins>
      <w:r w:rsidR="00B63F75">
        <w:t xml:space="preserve"> assessed via qPCR (Figure</w:t>
      </w:r>
      <w:ins w:id="410" w:author="Microsoft Office User" w:date="2017-01-28T14:04:00Z">
        <w:r w:rsidR="00C94253">
          <w:t xml:space="preserve"> 2</w:t>
        </w:r>
      </w:ins>
      <w:ins w:id="411" w:author="Microsoft Office User" w:date="2017-05-17T14:43:00Z">
        <w:r w:rsidR="00E356AD">
          <w:t>D</w:t>
        </w:r>
      </w:ins>
      <w:r w:rsidR="00B63F75">
        <w:t xml:space="preserve">).  </w:t>
      </w:r>
      <w:ins w:id="412" w:author="Microsoft Office User" w:date="2017-07-17T16:36:00Z">
        <w:r w:rsidR="00267A5B">
          <w:t>There was a significant effect</w:t>
        </w:r>
        <w:r w:rsidR="0086228C">
          <w:t xml:space="preserve"> of diet and drug on </w:t>
        </w:r>
        <w:proofErr w:type="spellStart"/>
        <w:r w:rsidR="0086228C" w:rsidRPr="00687875">
          <w:rPr>
            <w:i/>
          </w:rPr>
          <w:t>Fasn</w:t>
        </w:r>
        <w:proofErr w:type="spellEnd"/>
        <w:r w:rsidR="0086228C">
          <w:t xml:space="preserve"> expression (p=0.014). Though b</w:t>
        </w:r>
      </w:ins>
      <w:r w:rsidR="0029021E">
        <w:t>oth transcripts were</w:t>
      </w:r>
      <w:ins w:id="413" w:author="Microsoft Office User" w:date="2017-07-17T16:43:00Z">
        <w:r w:rsidR="00C62EE3">
          <w:t xml:space="preserve"> somewhat</w:t>
        </w:r>
      </w:ins>
      <w:r w:rsidR="00793D2F">
        <w:t xml:space="preserve"> elevated in response to HFD alone, </w:t>
      </w:r>
      <w:ins w:id="414" w:author="Microsoft Office User" w:date="2017-07-17T16:38:00Z">
        <w:r w:rsidR="0086228C">
          <w:t>the</w:t>
        </w:r>
        <w:r w:rsidR="00687875">
          <w:t xml:space="preserve">re was no difference between the </w:t>
        </w:r>
      </w:ins>
      <w:r w:rsidR="000E42FD">
        <w:t>dexamethasone</w:t>
      </w:r>
      <w:r w:rsidR="00C438E1">
        <w:t xml:space="preserve">-treated </w:t>
      </w:r>
      <w:ins w:id="415" w:author="Microsoft Office User" w:date="2017-07-17T16:41:00Z">
        <w:r w:rsidR="00687875">
          <w:t>groups</w:t>
        </w:r>
      </w:ins>
      <w:ins w:id="416" w:author="Microsoft Office User" w:date="2017-07-17T16:40:00Z">
        <w:r w:rsidR="00687875">
          <w:t>, regardless of diet</w:t>
        </w:r>
      </w:ins>
      <w:r w:rsidR="00793D2F">
        <w:t>. This finding indicates that lipid accumulation result</w:t>
      </w:r>
      <w:r w:rsidR="008B71EA">
        <w:t xml:space="preserve">ing from </w:t>
      </w:r>
      <w:r w:rsidR="00793D2F">
        <w:t xml:space="preserve">dexamethasone treatment is </w:t>
      </w:r>
      <w:r w:rsidR="001D5F06">
        <w:t xml:space="preserve">likely </w:t>
      </w:r>
      <w:r w:rsidR="008B71EA">
        <w:t>occurring</w:t>
      </w:r>
      <w:r w:rsidR="00793D2F">
        <w:t xml:space="preserve"> </w:t>
      </w:r>
      <w:r w:rsidR="000B4C29">
        <w:t>via</w:t>
      </w:r>
      <w:r w:rsidR="00793D2F">
        <w:t xml:space="preserve"> a different mechanism than </w:t>
      </w:r>
      <w:r w:rsidR="001D5F06">
        <w:t xml:space="preserve">transcriptional activation of </w:t>
      </w:r>
      <w:r w:rsidR="001D5F06">
        <w:rPr>
          <w:i/>
        </w:rPr>
        <w:t>de novo</w:t>
      </w:r>
      <w:r w:rsidR="001D5F06">
        <w:t xml:space="preserve"> lipogenesis.</w:t>
      </w:r>
    </w:p>
    <w:p w14:paraId="6444DA25" w14:textId="77777777" w:rsidR="00733364" w:rsidRDefault="00733364"/>
    <w:p w14:paraId="6143F123" w14:textId="3FA3001C" w:rsidR="00733364" w:rsidRDefault="00733364" w:rsidP="00733364">
      <w:pPr>
        <w:pStyle w:val="Heading1"/>
      </w:pPr>
      <w:r w:rsidRPr="006B1E72">
        <w:t xml:space="preserve">Dexamethasone </w:t>
      </w:r>
      <w:r>
        <w:t>Causes Decreased</w:t>
      </w:r>
      <w:r w:rsidRPr="006B1E72">
        <w:t xml:space="preserve"> Fat Mass </w:t>
      </w:r>
      <w:r w:rsidR="00A4746A">
        <w:t>in</w:t>
      </w:r>
      <w:r>
        <w:t xml:space="preserve"> HFD-Fed Mice</w:t>
      </w:r>
    </w:p>
    <w:p w14:paraId="40719A94" w14:textId="0BF9B148" w:rsidR="00733364" w:rsidRDefault="00035700">
      <w:ins w:id="417" w:author="Microsoft Office User" w:date="2017-07-17T16:50:00Z">
        <w:r>
          <w:t xml:space="preserve">We </w:t>
        </w:r>
        <w:commentRangeStart w:id="418"/>
        <w:r>
          <w:t xml:space="preserve">evaluated body mass </w:t>
        </w:r>
      </w:ins>
      <w:commentRangeEnd w:id="418"/>
      <w:ins w:id="419" w:author="Microsoft Office User" w:date="2017-07-17T17:01:00Z">
        <w:r w:rsidR="00255829">
          <w:rPr>
            <w:rStyle w:val="CommentReference"/>
          </w:rPr>
          <w:commentReference w:id="418"/>
        </w:r>
      </w:ins>
      <w:ins w:id="420" w:author="Microsoft Office User" w:date="2017-07-17T16:50:00Z">
        <w:r>
          <w:t>in these mice</w:t>
        </w:r>
      </w:ins>
      <w:ins w:id="421" w:author="Microsoft Office User" w:date="2017-07-17T16:56:00Z">
        <w:r>
          <w:t xml:space="preserve"> via </w:t>
        </w:r>
        <w:proofErr w:type="spellStart"/>
        <w:r>
          <w:t>EchoMRI</w:t>
        </w:r>
        <w:proofErr w:type="spellEnd"/>
        <w:r>
          <w:t>.</w:t>
        </w:r>
      </w:ins>
      <w:ins w:id="422" w:author="Microsoft Office User" w:date="2017-07-17T16:50:00Z">
        <w:r>
          <w:t xml:space="preserve"> Contrary to expectations</w:t>
        </w:r>
      </w:ins>
      <w:ins w:id="423" w:author="Microsoft Office User" w:date="2017-07-17T16:57:00Z">
        <w:r>
          <w:t>,</w:t>
        </w:r>
      </w:ins>
      <w:ins w:id="424" w:author="Microsoft Office User" w:date="2017-07-17T16:50:00Z">
        <w:r>
          <w:t xml:space="preserve"> we observed </w:t>
        </w:r>
      </w:ins>
      <w:ins w:id="425" w:author="Microsoft Office User" w:date="2017-07-17T16:51:00Z">
        <w:r>
          <w:t>re</w:t>
        </w:r>
      </w:ins>
      <w:ins w:id="426" w:author="Microsoft Office User" w:date="2017-07-17T16:52:00Z">
        <w:r>
          <w:t>ductions in fat mass in the HFD-fed dexamethasone treated group</w:t>
        </w:r>
      </w:ins>
      <w:ins w:id="427" w:author="Microsoft Office User" w:date="2017-07-17T16:57:00Z">
        <w:r>
          <w:t xml:space="preserve"> (</w:t>
        </w:r>
        <w:commentRangeStart w:id="428"/>
        <w:r>
          <w:t>Figure</w:t>
        </w:r>
      </w:ins>
      <w:commentRangeEnd w:id="428"/>
      <w:ins w:id="429" w:author="Microsoft Office User" w:date="2017-07-17T16:59:00Z">
        <w:r w:rsidR="00E2033A">
          <w:rPr>
            <w:rStyle w:val="CommentReference"/>
          </w:rPr>
          <w:commentReference w:id="428"/>
        </w:r>
      </w:ins>
      <w:ins w:id="430" w:author="Microsoft Office User" w:date="2017-07-17T16:57:00Z">
        <w:r>
          <w:t xml:space="preserve"> 3</w:t>
        </w:r>
        <w:proofErr w:type="gramStart"/>
        <w:r>
          <w:t>A,B</w:t>
        </w:r>
        <w:proofErr w:type="gramEnd"/>
        <w:r>
          <w:t>)</w:t>
        </w:r>
      </w:ins>
      <w:ins w:id="431" w:author="Microsoft Office User" w:date="2017-07-17T16:52:00Z">
        <w:r>
          <w:t>. It is important to note that this loss was not depot specific</w:t>
        </w:r>
      </w:ins>
      <w:ins w:id="432" w:author="Microsoft Office User" w:date="2017-07-17T16:57:00Z">
        <w:r w:rsidR="00E2033A">
          <w:t xml:space="preserve"> (</w:t>
        </w:r>
        <w:commentRangeStart w:id="433"/>
        <w:r w:rsidR="00E2033A">
          <w:t>F</w:t>
        </w:r>
        <w:r>
          <w:t>igure</w:t>
        </w:r>
      </w:ins>
      <w:commentRangeEnd w:id="433"/>
      <w:ins w:id="434" w:author="Microsoft Office User" w:date="2017-07-17T16:59:00Z">
        <w:r w:rsidR="00E2033A">
          <w:rPr>
            <w:rStyle w:val="CommentReference"/>
          </w:rPr>
          <w:commentReference w:id="433"/>
        </w:r>
      </w:ins>
      <w:ins w:id="435" w:author="Microsoft Office User" w:date="2017-07-17T16:57:00Z">
        <w:r>
          <w:t xml:space="preserve"> 3C).</w:t>
        </w:r>
      </w:ins>
      <w:ins w:id="436" w:author="Microsoft Office User" w:date="2017-07-17T16:52:00Z">
        <w:r>
          <w:t xml:space="preserve"> There was no change in fat mass in response to dexamethasone treatment in the chow-fed group (Figure 3</w:t>
        </w:r>
      </w:ins>
      <w:ins w:id="437" w:author="Microsoft Office User" w:date="2017-07-17T16:58:00Z">
        <w:r>
          <w:t>B</w:t>
        </w:r>
      </w:ins>
      <w:ins w:id="438" w:author="Microsoft Office User" w:date="2017-07-17T16:52:00Z">
        <w:r>
          <w:t>).</w:t>
        </w:r>
      </w:ins>
      <w:ins w:id="439" w:author="Microsoft Office User" w:date="2017-07-17T16:50:00Z">
        <w:r>
          <w:t xml:space="preserve"> </w:t>
        </w:r>
      </w:ins>
      <w:r w:rsidR="00567887">
        <w:t xml:space="preserve">There were no significant differences in food </w:t>
      </w:r>
      <w:commentRangeStart w:id="440"/>
      <w:r w:rsidR="00567887">
        <w:t>consumption</w:t>
      </w:r>
      <w:commentRangeEnd w:id="440"/>
      <w:r w:rsidR="00567887">
        <w:rPr>
          <w:rStyle w:val="CommentReference"/>
        </w:rPr>
        <w:commentReference w:id="440"/>
      </w:r>
      <w:ins w:id="441" w:author="Microsoft Office User" w:date="2017-05-17T15:12:00Z">
        <w:r>
          <w:t xml:space="preserve"> (</w:t>
        </w:r>
        <w:commentRangeStart w:id="442"/>
        <w:r>
          <w:t>Figure</w:t>
        </w:r>
      </w:ins>
      <w:commentRangeEnd w:id="442"/>
      <w:ins w:id="443" w:author="Microsoft Office User" w:date="2017-07-17T16:59:00Z">
        <w:r w:rsidR="00E2033A">
          <w:rPr>
            <w:rStyle w:val="CommentReference"/>
          </w:rPr>
          <w:commentReference w:id="442"/>
        </w:r>
      </w:ins>
      <w:ins w:id="444" w:author="Microsoft Office User" w:date="2017-05-17T15:12:00Z">
        <w:r>
          <w:t xml:space="preserve"> 3D</w:t>
        </w:r>
        <w:r w:rsidR="000E75DF">
          <w:t>)</w:t>
        </w:r>
      </w:ins>
      <w:r w:rsidR="00567887">
        <w:t>.</w:t>
      </w:r>
      <w:ins w:id="445" w:author="Microsoft Office User" w:date="2017-07-17T17:03:00Z">
        <w:r w:rsidR="001C22CC">
          <w:t xml:space="preserve"> As expected, the HFD-fed mice had larger adipocytes compared to chow-fed mice, but there was no effect of </w:t>
        </w:r>
        <w:commentRangeStart w:id="446"/>
        <w:r w:rsidR="001C22CC">
          <w:t>dexamethasone</w:t>
        </w:r>
      </w:ins>
      <w:commentRangeEnd w:id="446"/>
      <w:ins w:id="447" w:author="Microsoft Office User" w:date="2017-07-17T17:05:00Z">
        <w:r w:rsidR="001C22CC">
          <w:rPr>
            <w:rStyle w:val="CommentReference"/>
          </w:rPr>
          <w:commentReference w:id="446"/>
        </w:r>
      </w:ins>
      <w:ins w:id="448" w:author="Microsoft Office User" w:date="2017-07-17T17:03:00Z">
        <w:r w:rsidR="001C22CC">
          <w:t xml:space="preserve"> on adipocyte size. </w:t>
        </w:r>
      </w:ins>
    </w:p>
    <w:p w14:paraId="2A9A2FAD" w14:textId="77777777" w:rsidR="0088611F" w:rsidRDefault="0088611F"/>
    <w:p w14:paraId="127165F7" w14:textId="637ED9AE" w:rsidR="0088611F" w:rsidRDefault="0088611F">
      <w:commentRangeStart w:id="449"/>
      <w:r>
        <w:t>Fat cell size</w:t>
      </w:r>
      <w:r w:rsidR="00D422D1">
        <w:t>/inflammation</w:t>
      </w:r>
      <w:r>
        <w:t>…</w:t>
      </w:r>
      <w:commentRangeEnd w:id="449"/>
      <w:r w:rsidR="00FE4D5F">
        <w:rPr>
          <w:rStyle w:val="CommentReference"/>
        </w:rPr>
        <w:commentReference w:id="449"/>
      </w:r>
    </w:p>
    <w:p w14:paraId="529017E0" w14:textId="77777777" w:rsidR="00481EB2" w:rsidRDefault="00481EB2"/>
    <w:p w14:paraId="7CF0C35D" w14:textId="1D0AB8B3" w:rsidR="00481EB2" w:rsidRDefault="00481EB2">
      <w:pPr>
        <w:rPr>
          <w:color w:val="2E74B5" w:themeColor="accent1" w:themeShade="BF"/>
          <w:sz w:val="32"/>
          <w:szCs w:val="32"/>
        </w:rPr>
      </w:pPr>
      <w:r w:rsidRPr="00481EB2">
        <w:rPr>
          <w:color w:val="2E74B5" w:themeColor="accent1" w:themeShade="BF"/>
          <w:sz w:val="32"/>
          <w:szCs w:val="32"/>
        </w:rPr>
        <w:t xml:space="preserve">Dexamethasone Treatment Results in </w:t>
      </w:r>
      <w:commentRangeStart w:id="450"/>
      <w:r w:rsidRPr="00481EB2">
        <w:rPr>
          <w:color w:val="2E74B5" w:themeColor="accent1" w:themeShade="BF"/>
          <w:sz w:val="32"/>
          <w:szCs w:val="32"/>
        </w:rPr>
        <w:t>Increased</w:t>
      </w:r>
      <w:commentRangeEnd w:id="450"/>
      <w:r w:rsidR="00A979ED">
        <w:rPr>
          <w:rStyle w:val="CommentReference"/>
        </w:rPr>
        <w:commentReference w:id="450"/>
      </w:r>
      <w:r w:rsidRPr="00481EB2">
        <w:rPr>
          <w:color w:val="2E74B5" w:themeColor="accent1" w:themeShade="BF"/>
          <w:sz w:val="32"/>
          <w:szCs w:val="32"/>
        </w:rPr>
        <w:t xml:space="preserve"> Lipolysis</w:t>
      </w:r>
    </w:p>
    <w:p w14:paraId="2CEB1620" w14:textId="749E2906" w:rsidR="00A7294B" w:rsidRDefault="008C3E9A">
      <w:pPr>
        <w:rPr>
          <w:color w:val="000000" w:themeColor="text1"/>
        </w:rPr>
      </w:pPr>
      <w:r>
        <w:rPr>
          <w:color w:val="000000" w:themeColor="text1"/>
        </w:rPr>
        <w:t>Lipolysis has previously been associated with ins</w:t>
      </w:r>
      <w:r w:rsidR="003E7C21">
        <w:rPr>
          <w:color w:val="000000" w:themeColor="text1"/>
        </w:rPr>
        <w:t xml:space="preserve">ulin resistance, </w:t>
      </w:r>
      <w:r>
        <w:rPr>
          <w:color w:val="000000" w:themeColor="text1"/>
        </w:rPr>
        <w:t xml:space="preserve">is a known cause of </w:t>
      </w:r>
      <w:commentRangeStart w:id="451"/>
      <w:r>
        <w:rPr>
          <w:color w:val="000000" w:themeColor="text1"/>
        </w:rPr>
        <w:t>NAFLD</w:t>
      </w:r>
      <w:commentRangeEnd w:id="451"/>
      <w:r w:rsidR="00DD4CD8">
        <w:rPr>
          <w:rStyle w:val="CommentReference"/>
        </w:rPr>
        <w:commentReference w:id="451"/>
      </w:r>
      <w:r w:rsidR="003E7C21">
        <w:rPr>
          <w:color w:val="000000" w:themeColor="text1"/>
        </w:rPr>
        <w:t>, and has been shown to increase with glucocorticoid treatment</w:t>
      </w:r>
      <w:ins w:id="452" w:author="Microsoft Office User" w:date="2017-07-18T11:43:00Z">
        <w:r w:rsidR="00271BB3">
          <w:rPr>
            <w:color w:val="000000" w:themeColor="text1"/>
          </w:rPr>
          <w:t>, though the underlying mechanisms are unclear</w:t>
        </w:r>
      </w:ins>
      <w:r>
        <w:rPr>
          <w:color w:val="000000" w:themeColor="text1"/>
        </w:rPr>
        <w:t>.</w:t>
      </w:r>
      <w:ins w:id="453" w:author="Microsoft Office User" w:date="2017-07-18T11:33:00Z">
        <w:r w:rsidR="001D224D">
          <w:rPr>
            <w:color w:val="000000" w:themeColor="text1"/>
          </w:rPr>
          <w:t xml:space="preserve"> </w:t>
        </w:r>
      </w:ins>
      <w:r w:rsidR="003E7C21">
        <w:rPr>
          <w:color w:val="000000" w:themeColor="text1"/>
        </w:rPr>
        <w:t>We first assessed whether there was a direct effect of dexamethasone on adipocyte</w:t>
      </w:r>
      <w:r w:rsidR="007A2749">
        <w:rPr>
          <w:color w:val="000000" w:themeColor="text1"/>
        </w:rPr>
        <w:t xml:space="preserve"> lipolysis</w:t>
      </w:r>
      <w:r w:rsidR="003E7C21">
        <w:rPr>
          <w:color w:val="000000" w:themeColor="text1"/>
        </w:rPr>
        <w:t xml:space="preserve"> in culture</w:t>
      </w:r>
      <w:r w:rsidR="00A23FC6">
        <w:rPr>
          <w:color w:val="000000" w:themeColor="text1"/>
        </w:rPr>
        <w:t xml:space="preserve"> (</w:t>
      </w:r>
      <w:ins w:id="454" w:author="Microsoft Office User" w:date="2017-01-28T14:05:00Z">
        <w:r w:rsidR="00C94253">
          <w:rPr>
            <w:color w:val="000000" w:themeColor="text1"/>
          </w:rPr>
          <w:t>figure 4</w:t>
        </w:r>
      </w:ins>
      <w:ins w:id="455" w:author="Microsoft Office User" w:date="2017-05-17T15:36:00Z">
        <w:r w:rsidR="00B06214">
          <w:rPr>
            <w:color w:val="000000" w:themeColor="text1"/>
          </w:rPr>
          <w:t>A-</w:t>
        </w:r>
      </w:ins>
      <w:ins w:id="456" w:author="Microsoft Office User" w:date="2017-07-18T11:20:00Z">
        <w:r w:rsidR="00834FC4">
          <w:rPr>
            <w:color w:val="000000" w:themeColor="text1"/>
          </w:rPr>
          <w:t>D</w:t>
        </w:r>
      </w:ins>
      <w:r w:rsidR="00A23FC6">
        <w:rPr>
          <w:color w:val="000000" w:themeColor="text1"/>
        </w:rPr>
        <w:t>)</w:t>
      </w:r>
      <w:r w:rsidR="003E7C21">
        <w:rPr>
          <w:color w:val="000000" w:themeColor="text1"/>
        </w:rPr>
        <w:t>. 3T3-L1 fibroblasts were either kept in media alone (pre-adipocytes), differentiated (mature adipocytes) or treated with dex</w:t>
      </w:r>
      <w:r w:rsidR="00A23FC6">
        <w:rPr>
          <w:color w:val="000000" w:themeColor="text1"/>
        </w:rPr>
        <w:t>amethasone</w:t>
      </w:r>
      <w:r w:rsidR="003E7C21">
        <w:rPr>
          <w:color w:val="000000" w:themeColor="text1"/>
        </w:rPr>
        <w:t xml:space="preserve"> following differentiation (mature adipocytes +dex</w:t>
      </w:r>
      <w:r w:rsidR="00A23FC6">
        <w:rPr>
          <w:color w:val="000000" w:themeColor="text1"/>
        </w:rPr>
        <w:t>amethasone)</w:t>
      </w:r>
      <w:r w:rsidR="00386EB6">
        <w:rPr>
          <w:color w:val="000000" w:themeColor="text1"/>
        </w:rPr>
        <w:t xml:space="preserve"> over a 15-</w:t>
      </w:r>
      <w:r w:rsidR="00A23FC6">
        <w:rPr>
          <w:color w:val="000000" w:themeColor="text1"/>
        </w:rPr>
        <w:t xml:space="preserve">day period. </w:t>
      </w:r>
      <w:r w:rsidR="00E00C8F">
        <w:rPr>
          <w:color w:val="000000" w:themeColor="text1"/>
        </w:rPr>
        <w:t>Dexamethasone treatment following differentiation lead</w:t>
      </w:r>
      <w:r w:rsidR="000C2D45">
        <w:rPr>
          <w:color w:val="000000" w:themeColor="text1"/>
        </w:rPr>
        <w:t xml:space="preserve"> to</w:t>
      </w:r>
      <w:r w:rsidR="00E00C8F">
        <w:rPr>
          <w:color w:val="000000" w:themeColor="text1"/>
        </w:rPr>
        <w:t xml:space="preserve"> decreased lipid content</w:t>
      </w:r>
      <w:ins w:id="457" w:author="Microsoft Office User" w:date="2017-07-18T11:18:00Z">
        <w:r w:rsidR="00A14D1A">
          <w:rPr>
            <w:color w:val="000000" w:themeColor="text1"/>
          </w:rPr>
          <w:t xml:space="preserve"> (</w:t>
        </w:r>
        <w:commentRangeStart w:id="458"/>
        <w:r w:rsidR="00A14D1A">
          <w:rPr>
            <w:color w:val="000000" w:themeColor="text1"/>
          </w:rPr>
          <w:t>p</w:t>
        </w:r>
        <w:commentRangeEnd w:id="458"/>
        <w:r w:rsidR="00A14D1A">
          <w:rPr>
            <w:rStyle w:val="CommentReference"/>
          </w:rPr>
          <w:commentReference w:id="458"/>
        </w:r>
        <w:r w:rsidR="00A14D1A">
          <w:rPr>
            <w:color w:val="000000" w:themeColor="text1"/>
          </w:rPr>
          <w:t>=)</w:t>
        </w:r>
      </w:ins>
      <w:r w:rsidR="00E00C8F">
        <w:rPr>
          <w:color w:val="000000" w:themeColor="text1"/>
        </w:rPr>
        <w:t xml:space="preserve"> and increased glycerol release into the media</w:t>
      </w:r>
      <w:ins w:id="459" w:author="Microsoft Office User" w:date="2017-07-18T11:18:00Z">
        <w:r w:rsidR="00A14D1A">
          <w:rPr>
            <w:color w:val="000000" w:themeColor="text1"/>
          </w:rPr>
          <w:t xml:space="preserve"> (</w:t>
        </w:r>
        <w:commentRangeStart w:id="460"/>
        <w:r w:rsidR="00A14D1A">
          <w:rPr>
            <w:color w:val="000000" w:themeColor="text1"/>
          </w:rPr>
          <w:t>p</w:t>
        </w:r>
        <w:commentRangeEnd w:id="460"/>
        <w:r w:rsidR="00A14D1A">
          <w:rPr>
            <w:rStyle w:val="CommentReference"/>
          </w:rPr>
          <w:commentReference w:id="460"/>
        </w:r>
        <w:r w:rsidR="00A14D1A">
          <w:rPr>
            <w:color w:val="000000" w:themeColor="text1"/>
          </w:rPr>
          <w:t>=)</w:t>
        </w:r>
      </w:ins>
      <w:r w:rsidR="00E00C8F">
        <w:rPr>
          <w:color w:val="000000" w:themeColor="text1"/>
        </w:rPr>
        <w:t>, indicating increased lipolysis</w:t>
      </w:r>
      <w:r w:rsidR="004E4E85">
        <w:rPr>
          <w:color w:val="000000" w:themeColor="text1"/>
        </w:rPr>
        <w:t xml:space="preserve"> (Figure 4</w:t>
      </w:r>
      <w:ins w:id="461" w:author="Microsoft Office User" w:date="2017-07-14T15:30:00Z">
        <w:r w:rsidR="00B53A40">
          <w:rPr>
            <w:color w:val="000000" w:themeColor="text1"/>
          </w:rPr>
          <w:t xml:space="preserve"> </w:t>
        </w:r>
      </w:ins>
      <w:proofErr w:type="gramStart"/>
      <w:ins w:id="462" w:author="Microsoft Office User" w:date="2017-05-17T15:37:00Z">
        <w:r w:rsidR="00B06214">
          <w:rPr>
            <w:color w:val="000000" w:themeColor="text1"/>
          </w:rPr>
          <w:t>A,B</w:t>
        </w:r>
      </w:ins>
      <w:proofErr w:type="gramEnd"/>
      <w:ins w:id="463" w:author="Dave Bridges" w:date="2017-05-05T10:36:00Z">
        <w:r w:rsidR="004E4E85">
          <w:rPr>
            <w:color w:val="000000" w:themeColor="text1"/>
          </w:rPr>
          <w:t>)</w:t>
        </w:r>
      </w:ins>
      <w:r w:rsidR="00E00C8F">
        <w:rPr>
          <w:color w:val="000000" w:themeColor="text1"/>
        </w:rPr>
        <w:t xml:space="preserve">. To assess this further, we measured </w:t>
      </w:r>
      <w:proofErr w:type="spellStart"/>
      <w:r w:rsidR="00E00C8F">
        <w:rPr>
          <w:color w:val="000000" w:themeColor="text1"/>
        </w:rPr>
        <w:t>lipolytic</w:t>
      </w:r>
      <w:proofErr w:type="spellEnd"/>
      <w:r w:rsidR="00E00C8F">
        <w:rPr>
          <w:color w:val="000000" w:themeColor="text1"/>
        </w:rPr>
        <w:t xml:space="preserve"> enzyme mRNA and protein expression levels in these cells</w:t>
      </w:r>
      <w:r w:rsidR="00E759C3">
        <w:rPr>
          <w:color w:val="000000" w:themeColor="text1"/>
        </w:rPr>
        <w:t xml:space="preserve"> (figure</w:t>
      </w:r>
      <w:ins w:id="464" w:author="Microsoft Office User" w:date="2017-01-28T14:26:00Z">
        <w:r w:rsidR="007D159C">
          <w:rPr>
            <w:color w:val="000000" w:themeColor="text1"/>
          </w:rPr>
          <w:t xml:space="preserve"> 4</w:t>
        </w:r>
      </w:ins>
      <w:ins w:id="465" w:author="Microsoft Office User" w:date="2017-07-14T15:30:00Z">
        <w:r w:rsidR="00B53A40">
          <w:rPr>
            <w:color w:val="000000" w:themeColor="text1"/>
          </w:rPr>
          <w:t xml:space="preserve"> </w:t>
        </w:r>
      </w:ins>
      <w:proofErr w:type="gramStart"/>
      <w:ins w:id="466" w:author="Microsoft Office User" w:date="2017-05-17T15:37:00Z">
        <w:r w:rsidR="00B06214">
          <w:rPr>
            <w:color w:val="000000" w:themeColor="text1"/>
          </w:rPr>
          <w:t>C,D</w:t>
        </w:r>
      </w:ins>
      <w:proofErr w:type="gramEnd"/>
      <w:r w:rsidR="00E759C3">
        <w:rPr>
          <w:color w:val="000000" w:themeColor="text1"/>
        </w:rPr>
        <w:t>)</w:t>
      </w:r>
      <w:r w:rsidR="00EA22A1">
        <w:rPr>
          <w:color w:val="000000" w:themeColor="text1"/>
        </w:rPr>
        <w:t xml:space="preserve">. Expression of </w:t>
      </w:r>
      <w:commentRangeStart w:id="467"/>
      <w:r w:rsidR="00EA22A1">
        <w:rPr>
          <w:color w:val="000000" w:themeColor="text1"/>
        </w:rPr>
        <w:t>ATGL</w:t>
      </w:r>
      <w:commentRangeEnd w:id="467"/>
      <w:r w:rsidR="00834FC4">
        <w:rPr>
          <w:rStyle w:val="CommentReference"/>
        </w:rPr>
        <w:commentReference w:id="467"/>
      </w:r>
      <w:r w:rsidR="00E00C8F">
        <w:rPr>
          <w:color w:val="000000" w:themeColor="text1"/>
        </w:rPr>
        <w:t xml:space="preserve"> (encoded by </w:t>
      </w:r>
      <w:r w:rsidR="00E00C8F" w:rsidRPr="00E00C8F">
        <w:rPr>
          <w:i/>
          <w:color w:val="000000" w:themeColor="text1"/>
        </w:rPr>
        <w:t>Pnpla2</w:t>
      </w:r>
      <w:r w:rsidR="00E00C8F">
        <w:rPr>
          <w:color w:val="000000" w:themeColor="text1"/>
        </w:rPr>
        <w:t xml:space="preserve">) </w:t>
      </w:r>
      <w:del w:id="468" w:author="Microsoft Office User" w:date="2017-07-18T12:05:00Z">
        <w:r w:rsidR="00E00C8F" w:rsidDel="003A5F27">
          <w:rPr>
            <w:color w:val="000000" w:themeColor="text1"/>
          </w:rPr>
          <w:delText xml:space="preserve">and </w:delText>
        </w:r>
        <w:commentRangeStart w:id="469"/>
        <w:r w:rsidR="00E00C8F" w:rsidDel="003A5F27">
          <w:rPr>
            <w:color w:val="000000" w:themeColor="text1"/>
          </w:rPr>
          <w:delText>HSL</w:delText>
        </w:r>
        <w:commentRangeEnd w:id="469"/>
        <w:r w:rsidR="00834FC4" w:rsidDel="003A5F27">
          <w:rPr>
            <w:rStyle w:val="CommentReference"/>
          </w:rPr>
          <w:commentReference w:id="469"/>
        </w:r>
        <w:r w:rsidR="00E00C8F" w:rsidDel="003A5F27">
          <w:rPr>
            <w:color w:val="000000" w:themeColor="text1"/>
          </w:rPr>
          <w:delText xml:space="preserve"> (encoded by </w:delText>
        </w:r>
        <w:r w:rsidR="00E00C8F" w:rsidRPr="00E00C8F" w:rsidDel="003A5F27">
          <w:rPr>
            <w:i/>
            <w:color w:val="000000" w:themeColor="text1"/>
          </w:rPr>
          <w:delText>Lipe</w:delText>
        </w:r>
        <w:r w:rsidR="00E00C8F" w:rsidDel="003A5F27">
          <w:rPr>
            <w:color w:val="000000" w:themeColor="text1"/>
          </w:rPr>
          <w:delText>) were</w:delText>
        </w:r>
      </w:del>
      <w:ins w:id="470" w:author="Microsoft Office User" w:date="2017-07-18T12:05:00Z">
        <w:r w:rsidR="003A5F27">
          <w:rPr>
            <w:color w:val="000000" w:themeColor="text1"/>
          </w:rPr>
          <w:t>was</w:t>
        </w:r>
      </w:ins>
      <w:r w:rsidR="00E00C8F">
        <w:rPr>
          <w:color w:val="000000" w:themeColor="text1"/>
        </w:rPr>
        <w:t xml:space="preserve"> enhanced</w:t>
      </w:r>
      <w:r w:rsidR="00D76442">
        <w:rPr>
          <w:color w:val="000000" w:themeColor="text1"/>
        </w:rPr>
        <w:t xml:space="preserve"> following dexamethasone </w:t>
      </w:r>
      <w:commentRangeStart w:id="471"/>
      <w:r w:rsidR="00D76442">
        <w:rPr>
          <w:color w:val="000000" w:themeColor="text1"/>
        </w:rPr>
        <w:t>treatment</w:t>
      </w:r>
      <w:commentRangeEnd w:id="471"/>
      <w:r w:rsidR="00372F30">
        <w:rPr>
          <w:rStyle w:val="CommentReference"/>
        </w:rPr>
        <w:commentReference w:id="471"/>
      </w:r>
      <w:r w:rsidR="00BD6ED7">
        <w:rPr>
          <w:color w:val="000000" w:themeColor="text1"/>
        </w:rPr>
        <w:t xml:space="preserve"> in 3T3-L1 cells</w:t>
      </w:r>
      <w:ins w:id="472" w:author="Microsoft Office User" w:date="2017-07-18T12:05:00Z">
        <w:r w:rsidR="003A5F27">
          <w:rPr>
            <w:color w:val="000000" w:themeColor="text1"/>
          </w:rPr>
          <w:t xml:space="preserve"> at the transcript</w:t>
        </w:r>
      </w:ins>
      <w:ins w:id="473" w:author="Microsoft Office User" w:date="2017-07-18T12:06:00Z">
        <w:r w:rsidR="003A5F27">
          <w:rPr>
            <w:color w:val="000000" w:themeColor="text1"/>
          </w:rPr>
          <w:t xml:space="preserve"> (</w:t>
        </w:r>
        <w:commentRangeStart w:id="474"/>
        <w:r w:rsidR="003A5F27">
          <w:rPr>
            <w:color w:val="000000" w:themeColor="text1"/>
          </w:rPr>
          <w:t>p</w:t>
        </w:r>
        <w:commentRangeEnd w:id="474"/>
        <w:r w:rsidR="003A5F27">
          <w:rPr>
            <w:rStyle w:val="CommentReference"/>
          </w:rPr>
          <w:commentReference w:id="474"/>
        </w:r>
        <w:r w:rsidR="003A5F27">
          <w:rPr>
            <w:color w:val="000000" w:themeColor="text1"/>
          </w:rPr>
          <w:t>=)</w:t>
        </w:r>
      </w:ins>
      <w:ins w:id="475" w:author="Microsoft Office User" w:date="2017-07-18T12:05:00Z">
        <w:r w:rsidR="003A5F27">
          <w:rPr>
            <w:color w:val="000000" w:themeColor="text1"/>
          </w:rPr>
          <w:t xml:space="preserve"> and protein</w:t>
        </w:r>
      </w:ins>
      <w:ins w:id="476" w:author="Microsoft Office User" w:date="2017-07-18T12:06:00Z">
        <w:r w:rsidR="003A5F27">
          <w:rPr>
            <w:color w:val="000000" w:themeColor="text1"/>
          </w:rPr>
          <w:t xml:space="preserve"> (</w:t>
        </w:r>
        <w:commentRangeStart w:id="477"/>
        <w:r w:rsidR="003A5F27">
          <w:rPr>
            <w:color w:val="000000" w:themeColor="text1"/>
          </w:rPr>
          <w:t>p</w:t>
        </w:r>
        <w:commentRangeEnd w:id="477"/>
        <w:r w:rsidR="003A5F27">
          <w:rPr>
            <w:rStyle w:val="CommentReference"/>
          </w:rPr>
          <w:commentReference w:id="477"/>
        </w:r>
        <w:r w:rsidR="003A5F27">
          <w:rPr>
            <w:color w:val="000000" w:themeColor="text1"/>
          </w:rPr>
          <w:t>=)</w:t>
        </w:r>
      </w:ins>
      <w:ins w:id="478" w:author="Microsoft Office User" w:date="2017-07-18T12:05:00Z">
        <w:r w:rsidR="003A5F27">
          <w:rPr>
            <w:color w:val="000000" w:themeColor="text1"/>
          </w:rPr>
          <w:t xml:space="preserve"> level</w:t>
        </w:r>
      </w:ins>
      <w:r w:rsidR="00360BF1">
        <w:rPr>
          <w:color w:val="000000" w:themeColor="text1"/>
        </w:rPr>
        <w:t>.</w:t>
      </w:r>
      <w:ins w:id="479" w:author="Microsoft Office User" w:date="2017-07-18T11:25:00Z">
        <w:r w:rsidR="00A7294B">
          <w:rPr>
            <w:color w:val="000000" w:themeColor="text1"/>
          </w:rPr>
          <w:t xml:space="preserve"> These data </w:t>
        </w:r>
      </w:ins>
      <w:ins w:id="480" w:author="Microsoft Office User" w:date="2017-07-18T11:32:00Z">
        <w:r w:rsidR="001D224D">
          <w:rPr>
            <w:color w:val="000000" w:themeColor="text1"/>
          </w:rPr>
          <w:t>show that</w:t>
        </w:r>
      </w:ins>
      <w:ins w:id="481" w:author="Microsoft Office User" w:date="2017-07-18T11:25:00Z">
        <w:r w:rsidR="00A7294B">
          <w:rPr>
            <w:color w:val="000000" w:themeColor="text1"/>
          </w:rPr>
          <w:t xml:space="preserve"> glucocorticoids directly stimulate lipolysis in adipocytes.</w:t>
        </w:r>
      </w:ins>
    </w:p>
    <w:p w14:paraId="7D7D7528" w14:textId="77777777" w:rsidR="00354461" w:rsidRDefault="00354461">
      <w:pPr>
        <w:rPr>
          <w:color w:val="000000" w:themeColor="text1"/>
        </w:rPr>
      </w:pPr>
    </w:p>
    <w:p w14:paraId="32628B9A" w14:textId="21099A14" w:rsidR="00472706" w:rsidRDefault="005037E7">
      <w:pPr>
        <w:rPr>
          <w:color w:val="000000" w:themeColor="text1"/>
        </w:rPr>
      </w:pPr>
      <w:r>
        <w:rPr>
          <w:color w:val="000000" w:themeColor="text1"/>
        </w:rPr>
        <w:t xml:space="preserve">To assess the effects of glucocorticoid-induced lipolysis </w:t>
      </w:r>
      <w:r w:rsidR="000B1E71">
        <w:rPr>
          <w:i/>
          <w:color w:val="000000" w:themeColor="text1"/>
        </w:rPr>
        <w:t>i</w:t>
      </w:r>
      <w:r w:rsidRPr="005037E7">
        <w:rPr>
          <w:i/>
          <w:color w:val="000000" w:themeColor="text1"/>
        </w:rPr>
        <w:t>n vivo</w:t>
      </w:r>
      <w:r w:rsidR="001E535C">
        <w:rPr>
          <w:i/>
          <w:color w:val="000000" w:themeColor="text1"/>
        </w:rPr>
        <w:t>,</w:t>
      </w:r>
      <w:r>
        <w:rPr>
          <w:color w:val="000000" w:themeColor="text1"/>
        </w:rPr>
        <w:t xml:space="preserve"> </w:t>
      </w:r>
      <w:r w:rsidR="00A112BE">
        <w:rPr>
          <w:color w:val="000000" w:themeColor="text1"/>
        </w:rPr>
        <w:t xml:space="preserve">we measured </w:t>
      </w:r>
      <w:r w:rsidR="00BD56C3">
        <w:rPr>
          <w:color w:val="000000" w:themeColor="text1"/>
        </w:rPr>
        <w:t>the by-products of triglyceride breakdown, gly</w:t>
      </w:r>
      <w:r w:rsidR="008254B0">
        <w:rPr>
          <w:color w:val="000000" w:themeColor="text1"/>
        </w:rPr>
        <w:t>cerol and free fatty acids in basal and</w:t>
      </w:r>
      <w:r w:rsidR="00BD56C3">
        <w:rPr>
          <w:color w:val="000000" w:themeColor="text1"/>
        </w:rPr>
        <w:t xml:space="preserve"> </w:t>
      </w:r>
      <w:r w:rsidR="008254B0">
        <w:rPr>
          <w:color w:val="000000" w:themeColor="text1"/>
        </w:rPr>
        <w:t>stimulated conditions (figure</w:t>
      </w:r>
      <w:ins w:id="482" w:author="Microsoft Office User" w:date="2017-01-28T14:05:00Z">
        <w:r w:rsidR="00C94253">
          <w:rPr>
            <w:color w:val="000000" w:themeColor="text1"/>
          </w:rPr>
          <w:t xml:space="preserve"> 4</w:t>
        </w:r>
      </w:ins>
      <w:ins w:id="483" w:author="Microsoft Office User" w:date="2017-07-14T15:06:00Z">
        <w:r w:rsidR="00850A4C">
          <w:rPr>
            <w:color w:val="000000" w:themeColor="text1"/>
          </w:rPr>
          <w:t xml:space="preserve"> E</w:t>
        </w:r>
      </w:ins>
      <w:r w:rsidR="008254B0">
        <w:rPr>
          <w:color w:val="000000" w:themeColor="text1"/>
        </w:rPr>
        <w:t>).</w:t>
      </w:r>
      <w:r w:rsidR="00BD56C3">
        <w:rPr>
          <w:color w:val="000000" w:themeColor="text1"/>
        </w:rPr>
        <w:t xml:space="preserve"> </w:t>
      </w:r>
      <w:r w:rsidR="008254B0">
        <w:rPr>
          <w:color w:val="000000" w:themeColor="text1"/>
        </w:rPr>
        <w:t>Stimulation of lipolysis was achieved via</w:t>
      </w:r>
      <w:r w:rsidR="00873530">
        <w:rPr>
          <w:color w:val="000000" w:themeColor="text1"/>
        </w:rPr>
        <w:t xml:space="preserve"> isoproterenol,</w:t>
      </w:r>
      <w:r w:rsidR="008254B0">
        <w:rPr>
          <w:color w:val="000000" w:themeColor="text1"/>
        </w:rPr>
        <w:t xml:space="preserve"> </w:t>
      </w:r>
      <w:r w:rsidR="00873530">
        <w:rPr>
          <w:color w:val="000000" w:themeColor="text1"/>
        </w:rPr>
        <w:t xml:space="preserve">a </w:t>
      </w:r>
      <w:r w:rsidR="00873530" w:rsidRPr="00D60242">
        <w:rPr>
          <w:rFonts w:ascii="Symbol" w:hAnsi="Symbol"/>
          <w:color w:val="000000" w:themeColor="text1"/>
        </w:rPr>
        <w:t></w:t>
      </w:r>
      <w:r w:rsidR="00873530">
        <w:rPr>
          <w:color w:val="000000" w:themeColor="text1"/>
        </w:rPr>
        <w:t>-adrenergic receptor agonist</w:t>
      </w:r>
      <w:r w:rsidR="00E04266">
        <w:rPr>
          <w:color w:val="000000" w:themeColor="text1"/>
        </w:rPr>
        <w:t>,</w:t>
      </w:r>
      <w:r w:rsidR="00873530">
        <w:rPr>
          <w:color w:val="000000" w:themeColor="text1"/>
        </w:rPr>
        <w:t xml:space="preserve"> or by a </w:t>
      </w:r>
      <w:r w:rsidR="008254B0">
        <w:rPr>
          <w:color w:val="000000" w:themeColor="text1"/>
        </w:rPr>
        <w:t>16-hour fast</w:t>
      </w:r>
      <w:r w:rsidR="00873530">
        <w:rPr>
          <w:color w:val="000000" w:themeColor="text1"/>
        </w:rPr>
        <w:t xml:space="preserve">. </w:t>
      </w:r>
      <w:commentRangeStart w:id="484"/>
      <w:r w:rsidR="00873530">
        <w:rPr>
          <w:color w:val="000000" w:themeColor="text1"/>
        </w:rPr>
        <w:t xml:space="preserve">For isoproterenol stimulation of lipolysis </w:t>
      </w:r>
      <w:r w:rsidR="00822ACC">
        <w:rPr>
          <w:color w:val="000000" w:themeColor="text1"/>
        </w:rPr>
        <w:t>fed</w:t>
      </w:r>
      <w:r w:rsidR="001E535C">
        <w:rPr>
          <w:color w:val="000000" w:themeColor="text1"/>
        </w:rPr>
        <w:t xml:space="preserve"> </w:t>
      </w:r>
      <w:r w:rsidR="00D60242">
        <w:rPr>
          <w:color w:val="000000" w:themeColor="text1"/>
        </w:rPr>
        <w:t xml:space="preserve">mice were </w:t>
      </w:r>
      <w:proofErr w:type="spellStart"/>
      <w:r w:rsidR="00D60242">
        <w:rPr>
          <w:color w:val="000000" w:themeColor="text1"/>
        </w:rPr>
        <w:t>i.p</w:t>
      </w:r>
      <w:proofErr w:type="spellEnd"/>
      <w:r w:rsidR="00D60242">
        <w:rPr>
          <w:color w:val="000000" w:themeColor="text1"/>
        </w:rPr>
        <w:t xml:space="preserve">. injected with </w:t>
      </w:r>
      <w:r w:rsidR="00D57938">
        <w:rPr>
          <w:color w:val="000000" w:themeColor="text1"/>
        </w:rPr>
        <w:t xml:space="preserve">10 mg/kg </w:t>
      </w:r>
      <w:r w:rsidR="00D60242">
        <w:rPr>
          <w:color w:val="000000" w:themeColor="text1"/>
        </w:rPr>
        <w:t>isoproterenol</w:t>
      </w:r>
      <w:r w:rsidR="004A5E48">
        <w:rPr>
          <w:color w:val="000000" w:themeColor="text1"/>
        </w:rPr>
        <w:t xml:space="preserve"> and ba</w:t>
      </w:r>
      <w:r w:rsidR="00822ACC">
        <w:rPr>
          <w:color w:val="000000" w:themeColor="text1"/>
        </w:rPr>
        <w:t>sal levels were determined prior to injections</w:t>
      </w:r>
      <w:commentRangeEnd w:id="484"/>
      <w:r w:rsidR="00850A4C">
        <w:rPr>
          <w:rStyle w:val="CommentReference"/>
        </w:rPr>
        <w:commentReference w:id="484"/>
      </w:r>
      <w:r w:rsidR="00822ACC">
        <w:rPr>
          <w:color w:val="000000" w:themeColor="text1"/>
        </w:rPr>
        <w:t xml:space="preserve">. </w:t>
      </w:r>
      <w:r w:rsidR="004A5E48">
        <w:rPr>
          <w:color w:val="000000" w:themeColor="text1"/>
        </w:rPr>
        <w:t xml:space="preserve">Serum free fatty acids and glycerol were measured for each of these conditions. </w:t>
      </w:r>
      <w:r w:rsidR="006B18E4">
        <w:rPr>
          <w:color w:val="000000" w:themeColor="text1"/>
        </w:rPr>
        <w:t>Dexamethasone</w:t>
      </w:r>
      <w:r w:rsidR="00627CF3">
        <w:rPr>
          <w:color w:val="000000" w:themeColor="text1"/>
        </w:rPr>
        <w:t xml:space="preserve"> treatment</w:t>
      </w:r>
      <w:r w:rsidR="006B18E4">
        <w:rPr>
          <w:color w:val="000000" w:themeColor="text1"/>
        </w:rPr>
        <w:t xml:space="preserve"> led to</w:t>
      </w:r>
      <w:ins w:id="485" w:author="Microsoft Office User" w:date="2017-07-14T15:11:00Z">
        <w:r w:rsidR="00E933DE">
          <w:rPr>
            <w:color w:val="000000" w:themeColor="text1"/>
          </w:rPr>
          <w:t xml:space="preserve"> significant</w:t>
        </w:r>
      </w:ins>
      <w:r w:rsidR="006B18E4">
        <w:rPr>
          <w:color w:val="000000" w:themeColor="text1"/>
        </w:rPr>
        <w:t xml:space="preserve"> increases in</w:t>
      </w:r>
      <w:ins w:id="486" w:author="Microsoft Office User" w:date="2017-07-14T15:23:00Z">
        <w:r w:rsidR="00A2566C">
          <w:rPr>
            <w:color w:val="000000" w:themeColor="text1"/>
          </w:rPr>
          <w:t xml:space="preserve"> basal </w:t>
        </w:r>
      </w:ins>
      <w:ins w:id="487" w:author="Microsoft Office User" w:date="2017-07-14T15:26:00Z">
        <w:r w:rsidR="00A2566C">
          <w:rPr>
            <w:color w:val="000000" w:themeColor="text1"/>
          </w:rPr>
          <w:t>(p&lt;0.01)</w:t>
        </w:r>
      </w:ins>
      <w:ins w:id="488" w:author="Microsoft Office User" w:date="2017-07-14T15:23:00Z">
        <w:r w:rsidR="00A2566C">
          <w:rPr>
            <w:color w:val="000000" w:themeColor="text1"/>
          </w:rPr>
          <w:t>, fasted (p=</w:t>
        </w:r>
      </w:ins>
      <w:ins w:id="489" w:author="Microsoft Office User" w:date="2017-07-14T15:25:00Z">
        <w:r w:rsidR="00A2566C">
          <w:rPr>
            <w:color w:val="000000" w:themeColor="text1"/>
          </w:rPr>
          <w:t>0.01</w:t>
        </w:r>
      </w:ins>
      <w:ins w:id="490" w:author="Microsoft Office User" w:date="2017-07-14T15:23:00Z">
        <w:r w:rsidR="00A2566C">
          <w:rPr>
            <w:color w:val="000000" w:themeColor="text1"/>
          </w:rPr>
          <w:t>) and stimulated</w:t>
        </w:r>
      </w:ins>
      <w:ins w:id="491" w:author="Microsoft Office User" w:date="2017-07-14T15:24:00Z">
        <w:r w:rsidR="00A2566C">
          <w:rPr>
            <w:color w:val="000000" w:themeColor="text1"/>
          </w:rPr>
          <w:t xml:space="preserve"> </w:t>
        </w:r>
      </w:ins>
      <w:ins w:id="492" w:author="Microsoft Office User" w:date="2017-07-14T15:26:00Z">
        <w:r w:rsidR="00A2566C">
          <w:rPr>
            <w:color w:val="000000" w:themeColor="text1"/>
          </w:rPr>
          <w:t xml:space="preserve">(p&lt;0.01) </w:t>
        </w:r>
      </w:ins>
      <w:r w:rsidR="006B18E4">
        <w:rPr>
          <w:color w:val="000000" w:themeColor="text1"/>
        </w:rPr>
        <w:t>glycerol</w:t>
      </w:r>
      <w:r w:rsidR="004E70A0">
        <w:rPr>
          <w:color w:val="000000" w:themeColor="text1"/>
        </w:rPr>
        <w:t xml:space="preserve"> </w:t>
      </w:r>
      <w:ins w:id="493" w:author="Microsoft Office User" w:date="2017-07-14T15:24:00Z">
        <w:r w:rsidR="00A2566C">
          <w:rPr>
            <w:color w:val="000000" w:themeColor="text1"/>
          </w:rPr>
          <w:t>as well as basal (p&lt;</w:t>
        </w:r>
      </w:ins>
      <w:ins w:id="494" w:author="Microsoft Office User" w:date="2017-07-14T15:26:00Z">
        <w:r w:rsidR="00A2566C">
          <w:rPr>
            <w:color w:val="000000" w:themeColor="text1"/>
          </w:rPr>
          <w:t>0.01</w:t>
        </w:r>
      </w:ins>
      <w:ins w:id="495" w:author="Microsoft Office User" w:date="2017-07-14T15:24:00Z">
        <w:r w:rsidR="00A2566C">
          <w:rPr>
            <w:color w:val="000000" w:themeColor="text1"/>
          </w:rPr>
          <w:t>) and stimulated (p&lt;</w:t>
        </w:r>
      </w:ins>
      <w:ins w:id="496" w:author="Microsoft Office User" w:date="2017-07-14T15:26:00Z">
        <w:r w:rsidR="00A2566C">
          <w:rPr>
            <w:color w:val="000000" w:themeColor="text1"/>
          </w:rPr>
          <w:t>0.01</w:t>
        </w:r>
      </w:ins>
      <w:ins w:id="497" w:author="Microsoft Office User" w:date="2017-07-14T15:24:00Z">
        <w:r w:rsidR="00A2566C">
          <w:rPr>
            <w:color w:val="000000" w:themeColor="text1"/>
          </w:rPr>
          <w:t>)</w:t>
        </w:r>
      </w:ins>
      <w:r w:rsidR="004E70A0">
        <w:rPr>
          <w:color w:val="000000" w:themeColor="text1"/>
        </w:rPr>
        <w:t xml:space="preserve"> free fatty acids</w:t>
      </w:r>
      <w:ins w:id="498" w:author="Microsoft Office User" w:date="2017-07-14T15:12:00Z">
        <w:r w:rsidR="00A2566C">
          <w:rPr>
            <w:color w:val="000000" w:themeColor="text1"/>
          </w:rPr>
          <w:t xml:space="preserve">, </w:t>
        </w:r>
      </w:ins>
      <w:ins w:id="499" w:author="Microsoft Office User" w:date="2017-07-14T15:20:00Z">
        <w:r w:rsidR="00C47964">
          <w:rPr>
            <w:color w:val="000000" w:themeColor="text1"/>
          </w:rPr>
          <w:t>indicating</w:t>
        </w:r>
      </w:ins>
      <w:ins w:id="500" w:author="Microsoft Office User" w:date="2017-07-18T11:22:00Z">
        <w:r w:rsidR="00DD7567">
          <w:rPr>
            <w:color w:val="000000" w:themeColor="text1"/>
          </w:rPr>
          <w:t xml:space="preserve"> dexamethasone enhances</w:t>
        </w:r>
      </w:ins>
      <w:ins w:id="501" w:author="Microsoft Office User" w:date="2017-07-18T11:23:00Z">
        <w:r w:rsidR="00DD7567">
          <w:rPr>
            <w:color w:val="000000" w:themeColor="text1"/>
          </w:rPr>
          <w:t xml:space="preserve"> basal and stimulated</w:t>
        </w:r>
      </w:ins>
      <w:ins w:id="502" w:author="Microsoft Office User" w:date="2017-07-14T15:20:00Z">
        <w:r w:rsidR="00C47964">
          <w:rPr>
            <w:color w:val="000000" w:themeColor="text1"/>
          </w:rPr>
          <w:t xml:space="preserve"> </w:t>
        </w:r>
        <w:r w:rsidR="00C26456">
          <w:rPr>
            <w:color w:val="000000" w:themeColor="text1"/>
          </w:rPr>
          <w:t>lipolysis</w:t>
        </w:r>
      </w:ins>
      <w:ins w:id="503" w:author="Microsoft Office User" w:date="2017-07-18T11:22:00Z">
        <w:r w:rsidR="00DD7567">
          <w:rPr>
            <w:color w:val="000000" w:themeColor="text1"/>
          </w:rPr>
          <w:t xml:space="preserve"> </w:t>
        </w:r>
        <w:r w:rsidR="00DD7567" w:rsidRPr="00DD7567">
          <w:rPr>
            <w:i/>
            <w:color w:val="000000" w:themeColor="text1"/>
            <w:rPrChange w:id="504" w:author="Microsoft Office User" w:date="2017-07-18T11:23:00Z">
              <w:rPr>
                <w:color w:val="000000" w:themeColor="text1"/>
              </w:rPr>
            </w:rPrChange>
          </w:rPr>
          <w:t>in vivo</w:t>
        </w:r>
      </w:ins>
      <w:ins w:id="505" w:author="Microsoft Office User" w:date="2017-07-18T11:24:00Z">
        <w:r w:rsidR="00A7294B">
          <w:rPr>
            <w:color w:val="000000" w:themeColor="text1"/>
          </w:rPr>
          <w:t xml:space="preserve"> in chow-fed </w:t>
        </w:r>
        <w:proofErr w:type="spellStart"/>
        <w:proofErr w:type="gramStart"/>
        <w:r w:rsidR="00A7294B">
          <w:rPr>
            <w:color w:val="000000" w:themeColor="text1"/>
          </w:rPr>
          <w:t>mice</w:t>
        </w:r>
      </w:ins>
      <w:r w:rsidR="004E70A0">
        <w:rPr>
          <w:color w:val="000000" w:themeColor="text1"/>
        </w:rPr>
        <w:t>.</w:t>
      </w:r>
      <w:ins w:id="506" w:author="Microsoft Office User" w:date="2017-07-18T11:55:00Z">
        <w:r w:rsidR="00D473FD">
          <w:rPr>
            <w:color w:val="000000" w:themeColor="text1"/>
          </w:rPr>
          <w:t>Consistent</w:t>
        </w:r>
        <w:proofErr w:type="spellEnd"/>
        <w:proofErr w:type="gramEnd"/>
        <w:r w:rsidR="00D473FD">
          <w:rPr>
            <w:color w:val="000000" w:themeColor="text1"/>
          </w:rPr>
          <w:t xml:space="preserve"> with these</w:t>
        </w:r>
        <w:r w:rsidR="006066A2">
          <w:rPr>
            <w:color w:val="000000" w:themeColor="text1"/>
          </w:rPr>
          <w:t xml:space="preserve"> findings, </w:t>
        </w:r>
      </w:ins>
      <w:r w:rsidR="00472706">
        <w:rPr>
          <w:color w:val="000000" w:themeColor="text1"/>
        </w:rPr>
        <w:t xml:space="preserve">qPCR </w:t>
      </w:r>
      <w:ins w:id="507" w:author="Microsoft Office User" w:date="2017-07-18T11:55:00Z">
        <w:r w:rsidR="006066A2">
          <w:rPr>
            <w:color w:val="000000" w:themeColor="text1"/>
          </w:rPr>
          <w:t xml:space="preserve">analysis in the inguinal </w:t>
        </w:r>
      </w:ins>
      <w:ins w:id="508" w:author="Microsoft Office User" w:date="2017-07-18T11:56:00Z">
        <w:r w:rsidR="006066A2">
          <w:rPr>
            <w:color w:val="000000" w:themeColor="text1"/>
          </w:rPr>
          <w:t xml:space="preserve">white </w:t>
        </w:r>
      </w:ins>
      <w:ins w:id="509" w:author="Microsoft Office User" w:date="2017-07-18T11:55:00Z">
        <w:r w:rsidR="006066A2">
          <w:rPr>
            <w:color w:val="000000" w:themeColor="text1"/>
          </w:rPr>
          <w:t>adipose tissue</w:t>
        </w:r>
      </w:ins>
      <w:ins w:id="510" w:author="Microsoft Office User" w:date="2017-07-18T11:56:00Z">
        <w:r w:rsidR="006066A2">
          <w:rPr>
            <w:color w:val="000000" w:themeColor="text1"/>
          </w:rPr>
          <w:t xml:space="preserve"> (</w:t>
        </w:r>
        <w:proofErr w:type="spellStart"/>
        <w:r w:rsidR="006066A2">
          <w:rPr>
            <w:color w:val="000000" w:themeColor="text1"/>
          </w:rPr>
          <w:t>iWAT</w:t>
        </w:r>
        <w:proofErr w:type="spellEnd"/>
        <w:r w:rsidR="006066A2">
          <w:rPr>
            <w:color w:val="000000" w:themeColor="text1"/>
          </w:rPr>
          <w:t>)</w:t>
        </w:r>
      </w:ins>
      <w:ins w:id="511" w:author="Microsoft Office User" w:date="2017-07-18T11:55:00Z">
        <w:r w:rsidR="006066A2">
          <w:rPr>
            <w:color w:val="000000" w:themeColor="text1"/>
          </w:rPr>
          <w:t xml:space="preserve">  </w:t>
        </w:r>
      </w:ins>
      <w:ins w:id="512" w:author="Microsoft Office User" w:date="2017-07-18T11:56:00Z">
        <w:r w:rsidR="006066A2">
          <w:rPr>
            <w:color w:val="000000" w:themeColor="text1"/>
          </w:rPr>
          <w:t>show</w:t>
        </w:r>
      </w:ins>
      <w:ins w:id="513" w:author="Microsoft Office User" w:date="2017-07-18T12:01:00Z">
        <w:r w:rsidR="006066A2">
          <w:rPr>
            <w:color w:val="000000" w:themeColor="text1"/>
          </w:rPr>
          <w:t>s</w:t>
        </w:r>
      </w:ins>
      <w:ins w:id="514" w:author="Microsoft Office User" w:date="2017-07-18T11:56:00Z">
        <w:r w:rsidR="006066A2">
          <w:rPr>
            <w:color w:val="000000" w:themeColor="text1"/>
          </w:rPr>
          <w:t xml:space="preserve"> an upregulation of </w:t>
        </w:r>
        <w:r w:rsidR="006066A2" w:rsidRPr="006066A2">
          <w:rPr>
            <w:i/>
            <w:color w:val="000000" w:themeColor="text1"/>
          </w:rPr>
          <w:t>Pnpla2</w:t>
        </w:r>
        <w:r w:rsidR="006066A2">
          <w:rPr>
            <w:color w:val="000000" w:themeColor="text1"/>
          </w:rPr>
          <w:t xml:space="preserve"> transcripts in the </w:t>
        </w:r>
      </w:ins>
      <w:ins w:id="515" w:author="Microsoft Office User" w:date="2017-07-18T11:57:00Z">
        <w:r w:rsidR="006066A2">
          <w:rPr>
            <w:color w:val="000000" w:themeColor="text1"/>
          </w:rPr>
          <w:t>dexamethasone-treated mice compared to controls (</w:t>
        </w:r>
        <w:commentRangeStart w:id="516"/>
        <w:r w:rsidR="006066A2">
          <w:rPr>
            <w:color w:val="000000" w:themeColor="text1"/>
          </w:rPr>
          <w:t>p</w:t>
        </w:r>
      </w:ins>
      <w:commentRangeEnd w:id="516"/>
      <w:ins w:id="517" w:author="Microsoft Office User" w:date="2017-07-18T11:58:00Z">
        <w:r w:rsidR="006066A2">
          <w:rPr>
            <w:rStyle w:val="CommentReference"/>
          </w:rPr>
          <w:commentReference w:id="516"/>
        </w:r>
      </w:ins>
      <w:ins w:id="518" w:author="Microsoft Office User" w:date="2017-07-18T11:57:00Z">
        <w:r w:rsidR="006066A2">
          <w:rPr>
            <w:color w:val="000000" w:themeColor="text1"/>
          </w:rPr>
          <w:t>=</w:t>
        </w:r>
      </w:ins>
      <w:ins w:id="519" w:author="Microsoft Office User" w:date="2017-07-18T11:58:00Z">
        <w:r w:rsidR="006066A2">
          <w:rPr>
            <w:color w:val="000000" w:themeColor="text1"/>
          </w:rPr>
          <w:t>; Figure 4F</w:t>
        </w:r>
      </w:ins>
      <w:ins w:id="520" w:author="Microsoft Office User" w:date="2017-07-18T11:57:00Z">
        <w:r w:rsidR="006066A2">
          <w:rPr>
            <w:color w:val="000000" w:themeColor="text1"/>
          </w:rPr>
          <w:t>)</w:t>
        </w:r>
      </w:ins>
      <w:ins w:id="521" w:author="Microsoft Office User" w:date="2017-07-18T11:59:00Z">
        <w:r w:rsidR="006066A2">
          <w:rPr>
            <w:color w:val="000000" w:themeColor="text1"/>
          </w:rPr>
          <w:t xml:space="preserve">. </w:t>
        </w:r>
      </w:ins>
    </w:p>
    <w:p w14:paraId="30150844" w14:textId="77777777" w:rsidR="00EA22A1" w:rsidRDefault="00EA22A1">
      <w:pPr>
        <w:rPr>
          <w:color w:val="000000" w:themeColor="text1"/>
        </w:rPr>
      </w:pPr>
    </w:p>
    <w:p w14:paraId="4E33D16B" w14:textId="25DBB063" w:rsidR="00472706" w:rsidRDefault="00271BB3">
      <w:pPr>
        <w:rPr>
          <w:color w:val="000000" w:themeColor="text1"/>
        </w:rPr>
      </w:pPr>
      <w:ins w:id="522" w:author="Microsoft Office User" w:date="2017-07-18T11:40:00Z">
        <w:r>
          <w:rPr>
            <w:color w:val="000000" w:themeColor="text1"/>
          </w:rPr>
          <w:t xml:space="preserve">Since the HFD-fed, dexamethasone-treated mice are subject to more severe insulin resistance and hepatic lipid accumulation, we wanted to determine whether lipolysis was also elevated to a further extent that </w:t>
        </w:r>
      </w:ins>
      <w:ins w:id="523" w:author="Microsoft Office User" w:date="2017-07-18T11:42:00Z">
        <w:r>
          <w:rPr>
            <w:color w:val="000000" w:themeColor="text1"/>
          </w:rPr>
          <w:t xml:space="preserve">is seen </w:t>
        </w:r>
      </w:ins>
      <w:ins w:id="524" w:author="Microsoft Office User" w:date="2017-07-18T11:40:00Z">
        <w:r>
          <w:rPr>
            <w:color w:val="000000" w:themeColor="text1"/>
          </w:rPr>
          <w:t>in the chow-fed mice.</w:t>
        </w:r>
      </w:ins>
      <w:ins w:id="525" w:author="Microsoft Office User" w:date="2017-07-18T11:42:00Z">
        <w:r>
          <w:rPr>
            <w:color w:val="000000" w:themeColor="text1"/>
          </w:rPr>
          <w:t xml:space="preserve"> </w:t>
        </w:r>
      </w:ins>
      <w:r w:rsidR="009328A5">
        <w:rPr>
          <w:color w:val="000000" w:themeColor="text1"/>
        </w:rPr>
        <w:t xml:space="preserve">To </w:t>
      </w:r>
      <w:del w:id="526" w:author="Microsoft Office User" w:date="2017-07-18T11:42:00Z">
        <w:r w:rsidR="009328A5" w:rsidDel="00271BB3">
          <w:rPr>
            <w:color w:val="000000" w:themeColor="text1"/>
          </w:rPr>
          <w:delText xml:space="preserve">determine whether dexamethasone-induced </w:delText>
        </w:r>
        <w:r w:rsidR="009328A5" w:rsidRPr="007069CE" w:rsidDel="00271BB3">
          <w:rPr>
            <w:i/>
            <w:color w:val="000000" w:themeColor="text1"/>
          </w:rPr>
          <w:delText>in vivo</w:delText>
        </w:r>
        <w:r w:rsidR="009328A5" w:rsidDel="00271BB3">
          <w:rPr>
            <w:color w:val="000000" w:themeColor="text1"/>
          </w:rPr>
          <w:delText xml:space="preserve"> lipolysis was exacerbated in the context of obesity</w:delText>
        </w:r>
      </w:del>
      <w:ins w:id="527" w:author="Microsoft Office User" w:date="2017-07-18T11:42:00Z">
        <w:r>
          <w:rPr>
            <w:color w:val="000000" w:themeColor="text1"/>
          </w:rPr>
          <w:t>assess this</w:t>
        </w:r>
      </w:ins>
      <w:r w:rsidR="009328A5">
        <w:rPr>
          <w:color w:val="000000" w:themeColor="text1"/>
        </w:rPr>
        <w:t xml:space="preserve"> </w:t>
      </w:r>
      <w:r w:rsidR="00AA065C">
        <w:rPr>
          <w:color w:val="000000" w:themeColor="text1"/>
        </w:rPr>
        <w:t>we measured serum glycerol following a 16-hour fast</w:t>
      </w:r>
      <w:r w:rsidR="006E12A6">
        <w:rPr>
          <w:color w:val="000000" w:themeColor="text1"/>
        </w:rPr>
        <w:t xml:space="preserve"> (</w:t>
      </w:r>
      <w:ins w:id="528" w:author="Microsoft Office User" w:date="2017-07-14T15:37:00Z">
        <w:r w:rsidR="00D24DAD">
          <w:rPr>
            <w:color w:val="000000" w:themeColor="text1"/>
          </w:rPr>
          <w:t>F</w:t>
        </w:r>
      </w:ins>
      <w:r w:rsidR="006E12A6">
        <w:rPr>
          <w:color w:val="000000" w:themeColor="text1"/>
        </w:rPr>
        <w:t>igure</w:t>
      </w:r>
      <w:ins w:id="529" w:author="Microsoft Office User" w:date="2017-01-28T14:07:00Z">
        <w:r w:rsidR="007B1901">
          <w:rPr>
            <w:color w:val="000000" w:themeColor="text1"/>
          </w:rPr>
          <w:t xml:space="preserve"> 5</w:t>
        </w:r>
      </w:ins>
      <w:ins w:id="530" w:author="Microsoft Office User" w:date="2017-07-14T15:37:00Z">
        <w:r w:rsidR="00D24DAD">
          <w:rPr>
            <w:color w:val="000000" w:themeColor="text1"/>
          </w:rPr>
          <w:t>A</w:t>
        </w:r>
      </w:ins>
      <w:r w:rsidR="006E12A6">
        <w:rPr>
          <w:color w:val="000000" w:themeColor="text1"/>
        </w:rPr>
        <w:t>)</w:t>
      </w:r>
      <w:r w:rsidR="00AA065C">
        <w:rPr>
          <w:color w:val="000000" w:themeColor="text1"/>
        </w:rPr>
        <w:t>.</w:t>
      </w:r>
      <w:r w:rsidR="009706A0">
        <w:rPr>
          <w:color w:val="000000" w:themeColor="text1"/>
        </w:rPr>
        <w:t xml:space="preserve"> </w:t>
      </w:r>
      <w:ins w:id="531" w:author="Microsoft Office User" w:date="2017-07-18T11:27:00Z">
        <w:r w:rsidR="00751CFD">
          <w:rPr>
            <w:color w:val="000000" w:themeColor="text1"/>
          </w:rPr>
          <w:t>As expected</w:t>
        </w:r>
      </w:ins>
      <w:r w:rsidR="006E12A6">
        <w:rPr>
          <w:color w:val="000000" w:themeColor="text1"/>
        </w:rPr>
        <w:t xml:space="preserve">, </w:t>
      </w:r>
      <w:r w:rsidR="005F037C">
        <w:rPr>
          <w:color w:val="000000" w:themeColor="text1"/>
        </w:rPr>
        <w:t>lipolysis</w:t>
      </w:r>
      <w:ins w:id="532" w:author="Microsoft Office User" w:date="2017-07-14T15:34:00Z">
        <w:r w:rsidR="00D24DAD">
          <w:rPr>
            <w:color w:val="000000" w:themeColor="text1"/>
          </w:rPr>
          <w:t xml:space="preserve"> </w:t>
        </w:r>
      </w:ins>
      <w:r w:rsidR="006E12A6">
        <w:rPr>
          <w:color w:val="000000" w:themeColor="text1"/>
        </w:rPr>
        <w:t>was elevated in dexamethasone treated animals</w:t>
      </w:r>
      <w:r w:rsidR="005F037C">
        <w:rPr>
          <w:color w:val="000000" w:themeColor="text1"/>
        </w:rPr>
        <w:t>,</w:t>
      </w:r>
      <w:ins w:id="533" w:author="Microsoft Office User" w:date="2017-07-18T11:27:00Z">
        <w:r w:rsidR="00751CFD">
          <w:rPr>
            <w:color w:val="000000" w:themeColor="text1"/>
          </w:rPr>
          <w:t xml:space="preserve"> but this effect was even more robust</w:t>
        </w:r>
      </w:ins>
      <w:r w:rsidR="005F037C">
        <w:rPr>
          <w:color w:val="000000" w:themeColor="text1"/>
        </w:rPr>
        <w:t xml:space="preserve"> </w:t>
      </w:r>
      <w:del w:id="534" w:author="Microsoft Office User" w:date="2017-07-18T11:28:00Z">
        <w:r w:rsidR="005F037C" w:rsidDel="00751CFD">
          <w:rPr>
            <w:color w:val="000000" w:themeColor="text1"/>
          </w:rPr>
          <w:delText xml:space="preserve">moreso </w:delText>
        </w:r>
      </w:del>
      <w:r w:rsidR="005F037C">
        <w:rPr>
          <w:color w:val="000000" w:themeColor="text1"/>
        </w:rPr>
        <w:t>in the obese animals</w:t>
      </w:r>
      <w:ins w:id="535" w:author="Microsoft Office User" w:date="2017-07-18T11:29:00Z">
        <w:r w:rsidR="00350610">
          <w:rPr>
            <w:color w:val="000000" w:themeColor="text1"/>
          </w:rPr>
          <w:t xml:space="preserve"> and t</w:t>
        </w:r>
      </w:ins>
      <w:r w:rsidR="006E12A6">
        <w:rPr>
          <w:color w:val="000000" w:themeColor="text1"/>
        </w:rPr>
        <w:t>here was a significant interaction between drug and diet (</w:t>
      </w:r>
      <w:ins w:id="536" w:author="Microsoft Office User" w:date="2017-07-14T15:35:00Z">
        <w:r w:rsidR="00656421">
          <w:rPr>
            <w:color w:val="000000" w:themeColor="text1"/>
          </w:rPr>
          <w:t>p=0.017</w:t>
        </w:r>
      </w:ins>
      <w:r w:rsidR="00372755">
        <w:rPr>
          <w:color w:val="000000" w:themeColor="text1"/>
        </w:rPr>
        <w:t>).</w:t>
      </w:r>
      <w:r w:rsidR="00A32C48">
        <w:rPr>
          <w:color w:val="000000" w:themeColor="text1"/>
        </w:rPr>
        <w:t xml:space="preserve"> </w:t>
      </w:r>
    </w:p>
    <w:p w14:paraId="3CA18E0C" w14:textId="77777777" w:rsidR="00EA22A1" w:rsidRDefault="00EA22A1">
      <w:pPr>
        <w:rPr>
          <w:color w:val="000000" w:themeColor="text1"/>
        </w:rPr>
      </w:pPr>
    </w:p>
    <w:p w14:paraId="6BE202EB" w14:textId="19DC6176" w:rsidR="00EA22A1" w:rsidRDefault="00EA22A1" w:rsidP="00EA22A1">
      <w:pPr>
        <w:rPr>
          <w:ins w:id="537" w:author="Microsoft Office User" w:date="2017-07-18T12:41:00Z"/>
          <w:color w:val="000000" w:themeColor="text1"/>
        </w:rPr>
      </w:pPr>
      <w:r>
        <w:rPr>
          <w:color w:val="000000" w:themeColor="text1"/>
        </w:rPr>
        <w:t xml:space="preserve">We quantified mRNA and protein expression of </w:t>
      </w:r>
      <w:proofErr w:type="spellStart"/>
      <w:r>
        <w:rPr>
          <w:color w:val="000000" w:themeColor="text1"/>
        </w:rPr>
        <w:t>lipolytic</w:t>
      </w:r>
      <w:proofErr w:type="spellEnd"/>
      <w:r>
        <w:rPr>
          <w:color w:val="000000" w:themeColor="text1"/>
        </w:rPr>
        <w:t xml:space="preserve"> enzymes</w:t>
      </w:r>
      <w:r w:rsidR="00250376">
        <w:rPr>
          <w:color w:val="000000" w:themeColor="text1"/>
        </w:rPr>
        <w:t xml:space="preserve">, </w:t>
      </w:r>
      <w:commentRangeStart w:id="538"/>
      <w:r w:rsidR="00250376">
        <w:rPr>
          <w:color w:val="000000" w:themeColor="text1"/>
        </w:rPr>
        <w:t xml:space="preserve">ATGL </w:t>
      </w:r>
      <w:commentRangeStart w:id="539"/>
      <w:r w:rsidR="00250376">
        <w:rPr>
          <w:color w:val="000000" w:themeColor="text1"/>
        </w:rPr>
        <w:t>and</w:t>
      </w:r>
      <w:commentRangeEnd w:id="539"/>
      <w:r w:rsidR="00CB723C">
        <w:rPr>
          <w:rStyle w:val="CommentReference"/>
        </w:rPr>
        <w:commentReference w:id="539"/>
      </w:r>
      <w:r w:rsidR="00250376">
        <w:rPr>
          <w:color w:val="000000" w:themeColor="text1"/>
        </w:rPr>
        <w:t xml:space="preserve"> HSL</w:t>
      </w:r>
      <w:commentRangeEnd w:id="538"/>
      <w:r w:rsidR="00354C68">
        <w:rPr>
          <w:rStyle w:val="CommentReference"/>
        </w:rPr>
        <w:commentReference w:id="538"/>
      </w:r>
      <w:r w:rsidR="00250376">
        <w:rPr>
          <w:color w:val="000000" w:themeColor="text1"/>
        </w:rPr>
        <w:t>,</w:t>
      </w:r>
      <w:r>
        <w:rPr>
          <w:color w:val="000000" w:themeColor="text1"/>
        </w:rPr>
        <w:t xml:space="preserve"> in the </w:t>
      </w:r>
      <w:proofErr w:type="spellStart"/>
      <w:r>
        <w:rPr>
          <w:color w:val="000000" w:themeColor="text1"/>
        </w:rPr>
        <w:t>iWAT</w:t>
      </w:r>
      <w:proofErr w:type="spellEnd"/>
      <w:r>
        <w:rPr>
          <w:color w:val="000000" w:themeColor="text1"/>
        </w:rPr>
        <w:t xml:space="preserve"> of these </w:t>
      </w:r>
      <w:commentRangeStart w:id="540"/>
      <w:r>
        <w:rPr>
          <w:color w:val="000000" w:themeColor="text1"/>
        </w:rPr>
        <w:t>mice</w:t>
      </w:r>
      <w:commentRangeEnd w:id="540"/>
      <w:r w:rsidR="00D555D6">
        <w:rPr>
          <w:rStyle w:val="CommentReference"/>
        </w:rPr>
        <w:commentReference w:id="540"/>
      </w:r>
      <w:ins w:id="541" w:author="Microsoft Office User" w:date="2017-07-14T15:40:00Z">
        <w:r w:rsidR="006E4062">
          <w:rPr>
            <w:color w:val="000000" w:themeColor="text1"/>
          </w:rPr>
          <w:t xml:space="preserve"> (5</w:t>
        </w:r>
        <w:proofErr w:type="gramStart"/>
        <w:r w:rsidR="006E4062">
          <w:rPr>
            <w:color w:val="000000" w:themeColor="text1"/>
          </w:rPr>
          <w:t>B,C</w:t>
        </w:r>
        <w:proofErr w:type="gramEnd"/>
        <w:r w:rsidR="006E4062">
          <w:rPr>
            <w:color w:val="000000" w:themeColor="text1"/>
          </w:rPr>
          <w:t>)</w:t>
        </w:r>
      </w:ins>
      <w:r>
        <w:rPr>
          <w:color w:val="000000" w:themeColor="text1"/>
        </w:rPr>
        <w:t>. Consistent with the above findings, expression</w:t>
      </w:r>
      <w:r w:rsidR="005F037C">
        <w:rPr>
          <w:color w:val="000000" w:themeColor="text1"/>
        </w:rPr>
        <w:t xml:space="preserve"> of ATGL</w:t>
      </w:r>
      <w:r>
        <w:rPr>
          <w:color w:val="000000" w:themeColor="text1"/>
        </w:rPr>
        <w:t xml:space="preserve"> was elevated in the dexamethasone-treated groups</w:t>
      </w:r>
      <w:ins w:id="542" w:author="Microsoft Office User" w:date="2017-07-14T15:39:00Z">
        <w:r w:rsidR="00CA7E6C">
          <w:rPr>
            <w:color w:val="000000" w:themeColor="text1"/>
          </w:rPr>
          <w:t xml:space="preserve"> </w:t>
        </w:r>
      </w:ins>
      <w:r>
        <w:rPr>
          <w:color w:val="000000" w:themeColor="text1"/>
        </w:rPr>
        <w:t xml:space="preserve">and there was a significant interaction of drug and </w:t>
      </w:r>
      <w:commentRangeStart w:id="543"/>
      <w:r>
        <w:rPr>
          <w:color w:val="000000" w:themeColor="text1"/>
        </w:rPr>
        <w:t>diet</w:t>
      </w:r>
      <w:commentRangeEnd w:id="543"/>
      <w:r w:rsidR="00372F30">
        <w:rPr>
          <w:rStyle w:val="CommentReference"/>
        </w:rPr>
        <w:commentReference w:id="543"/>
      </w:r>
      <w:ins w:id="544" w:author="Microsoft Office User" w:date="2017-07-14T15:40:00Z">
        <w:r w:rsidR="006E4062">
          <w:rPr>
            <w:color w:val="000000" w:themeColor="text1"/>
          </w:rPr>
          <w:t xml:space="preserve"> at both the transcript </w:t>
        </w:r>
      </w:ins>
      <w:ins w:id="545" w:author="Microsoft Office User" w:date="2017-07-14T15:42:00Z">
        <w:r w:rsidR="005D752F">
          <w:rPr>
            <w:color w:val="000000" w:themeColor="text1"/>
          </w:rPr>
          <w:t xml:space="preserve">(p=0.02) </w:t>
        </w:r>
      </w:ins>
      <w:ins w:id="546" w:author="Microsoft Office User" w:date="2017-07-14T15:40:00Z">
        <w:r w:rsidR="006E4062">
          <w:rPr>
            <w:color w:val="000000" w:themeColor="text1"/>
          </w:rPr>
          <w:t>and protein</w:t>
        </w:r>
      </w:ins>
      <w:ins w:id="547" w:author="Microsoft Office User" w:date="2017-07-14T15:42:00Z">
        <w:r w:rsidR="005D752F">
          <w:rPr>
            <w:color w:val="000000" w:themeColor="text1"/>
          </w:rPr>
          <w:t xml:space="preserve"> (p=</w:t>
        </w:r>
      </w:ins>
      <w:ins w:id="548" w:author="Microsoft Office User" w:date="2017-07-14T15:43:00Z">
        <w:r w:rsidR="00354C68">
          <w:rPr>
            <w:color w:val="000000" w:themeColor="text1"/>
          </w:rPr>
          <w:t>0.003)</w:t>
        </w:r>
      </w:ins>
      <w:ins w:id="549" w:author="Microsoft Office User" w:date="2017-07-14T15:40:00Z">
        <w:r w:rsidR="006E4062">
          <w:rPr>
            <w:color w:val="000000" w:themeColor="text1"/>
          </w:rPr>
          <w:t xml:space="preserve"> level</w:t>
        </w:r>
      </w:ins>
      <w:r w:rsidR="00250376">
        <w:rPr>
          <w:color w:val="000000" w:themeColor="text1"/>
        </w:rPr>
        <w:t xml:space="preserve">. </w:t>
      </w:r>
      <w:r>
        <w:rPr>
          <w:color w:val="000000" w:themeColor="text1"/>
        </w:rPr>
        <w:t>These d</w:t>
      </w:r>
      <w:r w:rsidR="00DD385B">
        <w:rPr>
          <w:color w:val="000000" w:themeColor="text1"/>
        </w:rPr>
        <w:t xml:space="preserve">ata </w:t>
      </w:r>
      <w:ins w:id="550" w:author="Microsoft Office User" w:date="2017-07-18T11:32:00Z">
        <w:r w:rsidR="001D224D">
          <w:rPr>
            <w:color w:val="000000" w:themeColor="text1"/>
          </w:rPr>
          <w:t xml:space="preserve">support the hypothesis </w:t>
        </w:r>
      </w:ins>
      <w:r w:rsidR="00DD385B">
        <w:rPr>
          <w:color w:val="000000" w:themeColor="text1"/>
        </w:rPr>
        <w:t>that glucocorticoid-stimulated lipolysis</w:t>
      </w:r>
      <w:r w:rsidR="005F037C">
        <w:rPr>
          <w:color w:val="000000" w:themeColor="text1"/>
        </w:rPr>
        <w:t xml:space="preserve"> </w:t>
      </w:r>
      <w:ins w:id="551" w:author="Microsoft Office User" w:date="2017-07-18T11:33:00Z">
        <w:r w:rsidR="001D224D">
          <w:rPr>
            <w:color w:val="000000" w:themeColor="text1"/>
          </w:rPr>
          <w:t>is</w:t>
        </w:r>
      </w:ins>
      <w:r>
        <w:rPr>
          <w:color w:val="000000" w:themeColor="text1"/>
        </w:rPr>
        <w:t xml:space="preserve"> augmented in the context of obesity.</w:t>
      </w:r>
    </w:p>
    <w:p w14:paraId="13AD1825" w14:textId="77777777" w:rsidR="00313C04" w:rsidRDefault="00313C04" w:rsidP="00EA22A1">
      <w:pPr>
        <w:rPr>
          <w:ins w:id="552" w:author="Microsoft Office User" w:date="2017-07-18T12:41:00Z"/>
          <w:color w:val="000000" w:themeColor="text1"/>
        </w:rPr>
      </w:pPr>
    </w:p>
    <w:p w14:paraId="02A7798D" w14:textId="7B9F6408" w:rsidR="00313C04" w:rsidRDefault="00313C04" w:rsidP="00EA22A1">
      <w:pPr>
        <w:rPr>
          <w:color w:val="000000" w:themeColor="text1"/>
        </w:rPr>
      </w:pPr>
      <w:ins w:id="553" w:author="Microsoft Office User" w:date="2017-07-18T12:41:00Z">
        <w:r>
          <w:rPr>
            <w:color w:val="000000" w:themeColor="text1"/>
          </w:rPr>
          <w:t xml:space="preserve">It is important to note that we evaluated other </w:t>
        </w:r>
        <w:proofErr w:type="spellStart"/>
        <w:r>
          <w:rPr>
            <w:color w:val="000000" w:themeColor="text1"/>
          </w:rPr>
          <w:t>lipolytic</w:t>
        </w:r>
        <w:proofErr w:type="spellEnd"/>
        <w:r>
          <w:rPr>
            <w:color w:val="000000" w:themeColor="text1"/>
          </w:rPr>
          <w:t xml:space="preserve"> transcripts that have been proposed to be involved in g</w:t>
        </w:r>
        <w:r w:rsidR="00123D9D">
          <w:rPr>
            <w:color w:val="000000" w:themeColor="text1"/>
          </w:rPr>
          <w:t>lucocorticoid-induced lipolysis. These data can be found in the supplementary information. We</w:t>
        </w:r>
        <w:r>
          <w:rPr>
            <w:color w:val="000000" w:themeColor="text1"/>
          </w:rPr>
          <w:t xml:space="preserve"> </w:t>
        </w:r>
      </w:ins>
      <w:ins w:id="554" w:author="Microsoft Office User" w:date="2017-07-18T12:43:00Z">
        <w:r w:rsidR="00123D9D">
          <w:rPr>
            <w:color w:val="000000" w:themeColor="text1"/>
          </w:rPr>
          <w:t>were not convinced that these were primarily responsible</w:t>
        </w:r>
      </w:ins>
      <w:ins w:id="555" w:author="Microsoft Office User" w:date="2017-07-18T12:44:00Z">
        <w:r w:rsidR="00123D9D">
          <w:rPr>
            <w:color w:val="000000" w:themeColor="text1"/>
          </w:rPr>
          <w:t xml:space="preserve"> as we </w:t>
        </w:r>
      </w:ins>
      <w:ins w:id="556" w:author="Microsoft Office User" w:date="2017-07-18T12:41:00Z">
        <w:r w:rsidR="00123D9D">
          <w:rPr>
            <w:color w:val="000000" w:themeColor="text1"/>
          </w:rPr>
          <w:t>did not find th</w:t>
        </w:r>
        <w:r>
          <w:rPr>
            <w:color w:val="000000" w:themeColor="text1"/>
          </w:rPr>
          <w:t>e</w:t>
        </w:r>
      </w:ins>
      <w:ins w:id="557" w:author="Microsoft Office User" w:date="2017-07-18T12:44:00Z">
        <w:r w:rsidR="00123D9D">
          <w:rPr>
            <w:color w:val="000000" w:themeColor="text1"/>
          </w:rPr>
          <w:t>m</w:t>
        </w:r>
      </w:ins>
      <w:ins w:id="558" w:author="Microsoft Office User" w:date="2017-07-18T12:41:00Z">
        <w:r>
          <w:rPr>
            <w:color w:val="000000" w:themeColor="text1"/>
          </w:rPr>
          <w:t xml:space="preserve"> to be consistently elevated following </w:t>
        </w:r>
      </w:ins>
      <w:ins w:id="559" w:author="Microsoft Office User" w:date="2017-07-18T12:42:00Z">
        <w:r>
          <w:rPr>
            <w:color w:val="000000" w:themeColor="text1"/>
          </w:rPr>
          <w:t>dexamethasone treatment</w:t>
        </w:r>
      </w:ins>
      <w:ins w:id="560" w:author="Microsoft Office User" w:date="2017-07-18T12:44:00Z">
        <w:r w:rsidR="00123D9D">
          <w:rPr>
            <w:color w:val="000000" w:themeColor="text1"/>
          </w:rPr>
          <w:t>; therefore</w:t>
        </w:r>
      </w:ins>
      <w:ins w:id="561" w:author="Microsoft Office User" w:date="2017-07-18T12:46:00Z">
        <w:r w:rsidR="00D44965">
          <w:rPr>
            <w:color w:val="000000" w:themeColor="text1"/>
          </w:rPr>
          <w:t>,</w:t>
        </w:r>
      </w:ins>
      <w:ins w:id="562" w:author="Microsoft Office User" w:date="2017-07-18T12:44:00Z">
        <w:r w:rsidR="00123D9D">
          <w:rPr>
            <w:color w:val="000000" w:themeColor="text1"/>
          </w:rPr>
          <w:t xml:space="preserve"> we did not include these data in the main findings.</w:t>
        </w:r>
      </w:ins>
    </w:p>
    <w:p w14:paraId="3B751E00" w14:textId="77777777" w:rsidR="00BD6ED7" w:rsidRDefault="00BD6ED7" w:rsidP="00EA22A1">
      <w:pPr>
        <w:rPr>
          <w:ins w:id="563" w:author="Microsoft Office User" w:date="2017-07-18T12:47:00Z"/>
          <w:color w:val="000000" w:themeColor="text1"/>
        </w:rPr>
      </w:pPr>
    </w:p>
    <w:p w14:paraId="11FDA32C" w14:textId="3401CF2A" w:rsidR="00B06A76" w:rsidRPr="0095015B" w:rsidRDefault="00B06A76" w:rsidP="00EA22A1">
      <w:pPr>
        <w:rPr>
          <w:b/>
          <w:sz w:val="36"/>
          <w:u w:val="single"/>
        </w:rPr>
      </w:pPr>
      <w:ins w:id="564" w:author="Microsoft Office User" w:date="2017-07-18T12:47:00Z">
        <w:r>
          <w:rPr>
            <w:b/>
            <w:sz w:val="36"/>
            <w:u w:val="single"/>
          </w:rPr>
          <w:t>Subtitle goes here</w:t>
        </w:r>
      </w:ins>
    </w:p>
    <w:p w14:paraId="5C962A64" w14:textId="48B3999F" w:rsidR="00BD6ED7" w:rsidRDefault="00BD6ED7" w:rsidP="00EA22A1">
      <w:pPr>
        <w:rPr>
          <w:color w:val="000000" w:themeColor="text1"/>
        </w:rPr>
      </w:pPr>
      <w:r>
        <w:rPr>
          <w:color w:val="000000" w:themeColor="text1"/>
        </w:rPr>
        <w:t>Why is ATGL increased?  Is it via promoter occupancy?  Effects on promoter activity in cells.</w:t>
      </w:r>
    </w:p>
    <w:p w14:paraId="5E9492F1" w14:textId="77777777" w:rsidR="00210C84" w:rsidRDefault="00210C84" w:rsidP="00EA22A1">
      <w:pPr>
        <w:rPr>
          <w:color w:val="000000" w:themeColor="text1"/>
        </w:rPr>
      </w:pPr>
    </w:p>
    <w:p w14:paraId="21D4E16F" w14:textId="77777777" w:rsidR="00210C84" w:rsidRDefault="00210C84" w:rsidP="00EA22A1">
      <w:pPr>
        <w:rPr>
          <w:color w:val="000000" w:themeColor="text1"/>
        </w:rPr>
      </w:pPr>
    </w:p>
    <w:p w14:paraId="04A98151" w14:textId="2FE1EFDE" w:rsidR="00A73F99" w:rsidRDefault="00A73F99" w:rsidP="00A73F99">
      <w:pPr>
        <w:rPr>
          <w:b/>
          <w:sz w:val="36"/>
          <w:u w:val="single"/>
        </w:rPr>
      </w:pPr>
      <w:r>
        <w:rPr>
          <w:b/>
          <w:sz w:val="36"/>
          <w:u w:val="single"/>
        </w:rPr>
        <w:t>Discussion</w:t>
      </w:r>
    </w:p>
    <w:p w14:paraId="6B0BE3FD" w14:textId="25B4CB54" w:rsidR="00DB62D5" w:rsidRDefault="00DF2698" w:rsidP="00EA22A1">
      <w:pPr>
        <w:rPr>
          <w:color w:val="000000" w:themeColor="text1"/>
        </w:rPr>
      </w:pPr>
      <w:r>
        <w:rPr>
          <w:color w:val="000000" w:themeColor="text1"/>
        </w:rPr>
        <w:t xml:space="preserve">Chronic glucocorticoid </w:t>
      </w:r>
      <w:r w:rsidR="00AE79F4">
        <w:rPr>
          <w:color w:val="000000" w:themeColor="text1"/>
        </w:rPr>
        <w:t>elevations</w:t>
      </w:r>
      <w:r>
        <w:rPr>
          <w:color w:val="000000" w:themeColor="text1"/>
        </w:rPr>
        <w:t xml:space="preserve"> </w:t>
      </w:r>
      <w:r w:rsidR="00AE79F4">
        <w:rPr>
          <w:color w:val="000000" w:themeColor="text1"/>
        </w:rPr>
        <w:t>are</w:t>
      </w:r>
      <w:r>
        <w:rPr>
          <w:color w:val="000000" w:themeColor="text1"/>
        </w:rPr>
        <w:t xml:space="preserve"> associated with many co-morbidities such as increased fat </w:t>
      </w:r>
      <w:commentRangeStart w:id="565"/>
      <w:r>
        <w:rPr>
          <w:color w:val="000000" w:themeColor="text1"/>
        </w:rPr>
        <w:t>mass</w:t>
      </w:r>
      <w:commentRangeEnd w:id="565"/>
      <w:r w:rsidR="00CB44C6">
        <w:rPr>
          <w:rStyle w:val="CommentReference"/>
        </w:rPr>
        <w:commentReference w:id="565"/>
      </w:r>
      <w:r>
        <w:rPr>
          <w:color w:val="000000" w:themeColor="text1"/>
        </w:rPr>
        <w:t xml:space="preserve">, decreased </w:t>
      </w:r>
      <w:commentRangeStart w:id="566"/>
      <w:r>
        <w:rPr>
          <w:color w:val="000000" w:themeColor="text1"/>
        </w:rPr>
        <w:t>muscle</w:t>
      </w:r>
      <w:commentRangeEnd w:id="566"/>
      <w:r w:rsidR="00CB44C6">
        <w:rPr>
          <w:rStyle w:val="CommentReference"/>
        </w:rPr>
        <w:commentReference w:id="566"/>
      </w:r>
      <w:r>
        <w:rPr>
          <w:color w:val="000000" w:themeColor="text1"/>
        </w:rPr>
        <w:t xml:space="preserve"> mass, insulin </w:t>
      </w:r>
      <w:commentRangeStart w:id="567"/>
      <w:r>
        <w:rPr>
          <w:color w:val="000000" w:themeColor="text1"/>
        </w:rPr>
        <w:t>resistance</w:t>
      </w:r>
      <w:commentRangeEnd w:id="567"/>
      <w:r w:rsidR="00CB44C6">
        <w:rPr>
          <w:rStyle w:val="CommentReference"/>
        </w:rPr>
        <w:commentReference w:id="567"/>
      </w:r>
      <w:r>
        <w:rPr>
          <w:color w:val="000000" w:themeColor="text1"/>
        </w:rPr>
        <w:t xml:space="preserve"> and non-alcoholic </w:t>
      </w:r>
      <w:commentRangeStart w:id="568"/>
      <w:r>
        <w:rPr>
          <w:color w:val="000000" w:themeColor="text1"/>
        </w:rPr>
        <w:t>fatty</w:t>
      </w:r>
      <w:commentRangeEnd w:id="568"/>
      <w:r w:rsidR="00CB44C6">
        <w:rPr>
          <w:rStyle w:val="CommentReference"/>
        </w:rPr>
        <w:commentReference w:id="568"/>
      </w:r>
      <w:r>
        <w:rPr>
          <w:color w:val="000000" w:themeColor="text1"/>
        </w:rPr>
        <w:t xml:space="preserve"> liver disease (NAFLD) in the lean setting, al</w:t>
      </w:r>
      <w:r w:rsidR="00CB44C6">
        <w:rPr>
          <w:color w:val="000000" w:themeColor="text1"/>
        </w:rPr>
        <w:t>l of which can have a negative e</w:t>
      </w:r>
      <w:r>
        <w:rPr>
          <w:color w:val="000000" w:themeColor="text1"/>
        </w:rPr>
        <w:t xml:space="preserve">ffect on </w:t>
      </w:r>
      <w:commentRangeStart w:id="569"/>
      <w:r>
        <w:rPr>
          <w:color w:val="000000" w:themeColor="text1"/>
        </w:rPr>
        <w:t>metabolism</w:t>
      </w:r>
      <w:commentRangeEnd w:id="569"/>
      <w:r w:rsidR="00AE79F4">
        <w:rPr>
          <w:rStyle w:val="CommentReference"/>
        </w:rPr>
        <w:commentReference w:id="569"/>
      </w:r>
      <w:r>
        <w:rPr>
          <w:color w:val="000000" w:themeColor="text1"/>
        </w:rPr>
        <w:t xml:space="preserve">. These side effects are similar those seen in obesity; however, the combination of chronically elevated glucocorticoids in the context of obesity has not assessed. Here we show that </w:t>
      </w:r>
      <w:r w:rsidR="00DB62D5">
        <w:rPr>
          <w:color w:val="000000" w:themeColor="text1"/>
        </w:rPr>
        <w:t xml:space="preserve">glucocorticoid-induced </w:t>
      </w:r>
      <w:r>
        <w:rPr>
          <w:color w:val="000000" w:themeColor="text1"/>
        </w:rPr>
        <w:t xml:space="preserve">symptoms </w:t>
      </w:r>
      <w:r w:rsidR="00DB62D5">
        <w:rPr>
          <w:color w:val="000000" w:themeColor="text1"/>
        </w:rPr>
        <w:t xml:space="preserve">are </w:t>
      </w:r>
      <w:r>
        <w:rPr>
          <w:color w:val="000000" w:themeColor="text1"/>
        </w:rPr>
        <w:t xml:space="preserve">exacerbated when </w:t>
      </w:r>
      <w:r w:rsidR="00DB62D5">
        <w:rPr>
          <w:color w:val="000000" w:themeColor="text1"/>
        </w:rPr>
        <w:t>paired with obesity</w:t>
      </w:r>
      <w:r w:rsidR="00AE79F4">
        <w:rPr>
          <w:color w:val="000000" w:themeColor="text1"/>
        </w:rPr>
        <w:t>, more than the sum of either effect alone</w:t>
      </w:r>
      <w:r w:rsidR="00DB62D5">
        <w:rPr>
          <w:color w:val="000000" w:themeColor="text1"/>
        </w:rPr>
        <w:t>.</w:t>
      </w:r>
    </w:p>
    <w:p w14:paraId="5D434CBE" w14:textId="77777777" w:rsidR="00DB62D5" w:rsidRDefault="00DB62D5" w:rsidP="00EA22A1">
      <w:pPr>
        <w:rPr>
          <w:color w:val="000000" w:themeColor="text1"/>
        </w:rPr>
      </w:pPr>
    </w:p>
    <w:p w14:paraId="34AF8A1F" w14:textId="5A412E91" w:rsidR="00830B0C" w:rsidRDefault="00830B0C" w:rsidP="00EA22A1">
      <w:pPr>
        <w:rPr>
          <w:color w:val="000000" w:themeColor="text1"/>
        </w:rPr>
      </w:pPr>
      <w:r>
        <w:rPr>
          <w:color w:val="000000" w:themeColor="text1"/>
        </w:rPr>
        <w:t xml:space="preserve">Obese patients with Cushing’s disease were found to have a higher BMI </w:t>
      </w:r>
      <w:ins w:id="570" w:author="Microsoft Office User" w:date="2017-07-18T12:51:00Z">
        <w:r w:rsidR="00AE40D4">
          <w:rPr>
            <w:color w:val="000000" w:themeColor="text1"/>
          </w:rPr>
          <w:t xml:space="preserve">and abdominal circumference </w:t>
        </w:r>
      </w:ins>
      <w:r>
        <w:rPr>
          <w:color w:val="000000" w:themeColor="text1"/>
        </w:rPr>
        <w:t>than obese control patients</w:t>
      </w:r>
      <w:ins w:id="571" w:author="Microsoft Office User" w:date="2017-07-18T12:51:00Z">
        <w:r w:rsidR="00A43963">
          <w:rPr>
            <w:color w:val="000000" w:themeColor="text1"/>
          </w:rPr>
          <w:t>. More</w:t>
        </w:r>
        <w:r w:rsidR="00AE40D4">
          <w:rPr>
            <w:color w:val="000000" w:themeColor="text1"/>
          </w:rPr>
          <w:t>over,</w:t>
        </w:r>
      </w:ins>
      <w:r>
        <w:rPr>
          <w:color w:val="000000" w:themeColor="text1"/>
        </w:rPr>
        <w:t xml:space="preserve"> this was paired with increases in HOMA-IR score, indicating increased insulin resistance</w:t>
      </w:r>
      <w:r w:rsidR="00CB44C6">
        <w:rPr>
          <w:color w:val="000000" w:themeColor="text1"/>
        </w:rPr>
        <w:t xml:space="preserve"> as well as</w:t>
      </w:r>
      <w:r>
        <w:rPr>
          <w:color w:val="000000" w:themeColor="text1"/>
        </w:rPr>
        <w:t xml:space="preserve"> increases in the liver enzyme ALT, a marker of liver disease. However, it is impossible to determine the physiological status of the patients before they </w:t>
      </w:r>
      <w:ins w:id="572" w:author="Microsoft Office User" w:date="2017-07-18T12:52:00Z">
        <w:r w:rsidR="00AE40D4">
          <w:rPr>
            <w:color w:val="000000" w:themeColor="text1"/>
          </w:rPr>
          <w:t>developed</w:t>
        </w:r>
      </w:ins>
      <w:r>
        <w:rPr>
          <w:color w:val="000000" w:themeColor="text1"/>
        </w:rPr>
        <w:t xml:space="preserve"> a tumor; therefore, we cannot discern whether obesity was present prior to or </w:t>
      </w:r>
      <w:r w:rsidR="00CB44C6">
        <w:rPr>
          <w:color w:val="000000" w:themeColor="text1"/>
        </w:rPr>
        <w:t>after t</w:t>
      </w:r>
      <w:ins w:id="573" w:author="Microsoft Office User" w:date="2017-07-18T12:58:00Z">
        <w:r w:rsidR="002479B0">
          <w:rPr>
            <w:color w:val="000000" w:themeColor="text1"/>
          </w:rPr>
          <w:t>heir Cushing’s status</w:t>
        </w:r>
      </w:ins>
      <w:r w:rsidR="00CB44C6">
        <w:rPr>
          <w:color w:val="000000" w:themeColor="text1"/>
        </w:rPr>
        <w:t>, possibly as a result of the disease and contributing to the worsening of comorbidities.</w:t>
      </w:r>
      <w:r w:rsidR="0034365F">
        <w:rPr>
          <w:color w:val="000000" w:themeColor="text1"/>
        </w:rPr>
        <w:t xml:space="preserve"> For this reason, we designed a mouse study to investigate whether being obese prior to glucocorticoid treatment leads to worsened outcomes.</w:t>
      </w:r>
    </w:p>
    <w:p w14:paraId="4D52A97E" w14:textId="77777777" w:rsidR="00830B0C" w:rsidRDefault="00830B0C" w:rsidP="00EA22A1">
      <w:pPr>
        <w:rPr>
          <w:color w:val="000000" w:themeColor="text1"/>
        </w:rPr>
      </w:pPr>
    </w:p>
    <w:p w14:paraId="5896D194" w14:textId="4720ECDF" w:rsidR="00EA22A1" w:rsidRDefault="000A7B19" w:rsidP="00EA22A1">
      <w:pPr>
        <w:rPr>
          <w:color w:val="000000" w:themeColor="text1"/>
        </w:rPr>
      </w:pPr>
      <w:ins w:id="574" w:author="Microsoft Office User" w:date="2017-07-18T12:54:00Z">
        <w:r>
          <w:rPr>
            <w:color w:val="000000" w:themeColor="text1"/>
          </w:rPr>
          <w:t xml:space="preserve">We found that </w:t>
        </w:r>
      </w:ins>
      <w:r w:rsidR="00830B0C">
        <w:rPr>
          <w:color w:val="000000" w:themeColor="text1"/>
        </w:rPr>
        <w:t>HFD</w:t>
      </w:r>
      <w:ins w:id="575" w:author="Microsoft Office User" w:date="2017-07-18T12:54:00Z">
        <w:r>
          <w:rPr>
            <w:color w:val="000000" w:themeColor="text1"/>
          </w:rPr>
          <w:t>-fed</w:t>
        </w:r>
      </w:ins>
      <w:r w:rsidR="00830B0C">
        <w:rPr>
          <w:color w:val="000000" w:themeColor="text1"/>
        </w:rPr>
        <w:t xml:space="preserve">, dexamethasone-treated mice had hyperglycemia, which was not present in any of the other groups, as well as severe insulin resistance. </w:t>
      </w:r>
      <w:ins w:id="576" w:author="Microsoft Office User" w:date="2017-07-18T12:59:00Z">
        <w:r w:rsidR="006A475E">
          <w:rPr>
            <w:color w:val="000000" w:themeColor="text1"/>
          </w:rPr>
          <w:t xml:space="preserve">This was found to be </w:t>
        </w:r>
      </w:ins>
      <w:ins w:id="577" w:author="Microsoft Office User" w:date="2017-07-18T13:00:00Z">
        <w:r w:rsidR="006A475E">
          <w:rPr>
            <w:color w:val="000000" w:themeColor="text1"/>
          </w:rPr>
          <w:t xml:space="preserve">primarily </w:t>
        </w:r>
      </w:ins>
      <w:ins w:id="578" w:author="Microsoft Office User" w:date="2017-07-18T12:59:00Z">
        <w:r w:rsidR="006A475E">
          <w:rPr>
            <w:color w:val="000000" w:themeColor="text1"/>
          </w:rPr>
          <w:t xml:space="preserve">due to increased endogenous </w:t>
        </w:r>
      </w:ins>
      <w:ins w:id="579" w:author="Microsoft Office User" w:date="2017-07-18T13:00:00Z">
        <w:r w:rsidR="006A475E">
          <w:rPr>
            <w:color w:val="000000" w:themeColor="text1"/>
          </w:rPr>
          <w:t>glucose</w:t>
        </w:r>
      </w:ins>
      <w:ins w:id="580" w:author="Microsoft Office User" w:date="2017-07-18T12:59:00Z">
        <w:r w:rsidR="006A475E">
          <w:rPr>
            <w:color w:val="000000" w:themeColor="text1"/>
          </w:rPr>
          <w:t xml:space="preserve"> </w:t>
        </w:r>
      </w:ins>
      <w:ins w:id="581" w:author="Microsoft Office User" w:date="2017-07-18T13:00:00Z">
        <w:r w:rsidR="006A475E">
          <w:rPr>
            <w:color w:val="000000" w:themeColor="text1"/>
          </w:rPr>
          <w:t xml:space="preserve">production. </w:t>
        </w:r>
      </w:ins>
      <w:ins w:id="582" w:author="Microsoft Office User" w:date="2017-07-18T13:01:00Z">
        <w:r w:rsidR="005104B1">
          <w:rPr>
            <w:color w:val="000000" w:themeColor="text1"/>
          </w:rPr>
          <w:t xml:space="preserve">Normally, elevations in insulin will suppress glucose </w:t>
        </w:r>
        <w:commentRangeStart w:id="583"/>
        <w:r w:rsidR="005104B1">
          <w:rPr>
            <w:color w:val="000000" w:themeColor="text1"/>
          </w:rPr>
          <w:t>production</w:t>
        </w:r>
      </w:ins>
      <w:commentRangeEnd w:id="583"/>
      <w:ins w:id="584" w:author="Microsoft Office User" w:date="2017-07-18T13:02:00Z">
        <w:r w:rsidR="005104B1">
          <w:rPr>
            <w:rStyle w:val="CommentReference"/>
          </w:rPr>
          <w:commentReference w:id="583"/>
        </w:r>
      </w:ins>
      <w:ins w:id="585" w:author="Microsoft Office User" w:date="2017-07-18T13:01:00Z">
        <w:r w:rsidR="005104B1">
          <w:rPr>
            <w:color w:val="000000" w:themeColor="text1"/>
          </w:rPr>
          <w:t>, but this was not the case in the HFD-fed dexamethasone treated mice.</w:t>
        </w:r>
      </w:ins>
      <w:ins w:id="586" w:author="Microsoft Office User" w:date="2017-07-18T13:03:00Z">
        <w:r w:rsidR="005104B1">
          <w:rPr>
            <w:color w:val="000000" w:themeColor="text1"/>
          </w:rPr>
          <w:t xml:space="preserve"> These findings indicate that chronic glucocorticoid treatment in obese individuals leads to </w:t>
        </w:r>
      </w:ins>
      <w:ins w:id="587" w:author="Microsoft Office User" w:date="2017-07-18T13:04:00Z">
        <w:r w:rsidR="005104B1">
          <w:rPr>
            <w:color w:val="000000" w:themeColor="text1"/>
          </w:rPr>
          <w:t>aberrant</w:t>
        </w:r>
      </w:ins>
      <w:ins w:id="588" w:author="Microsoft Office User" w:date="2017-07-18T13:05:00Z">
        <w:r w:rsidR="005104B1">
          <w:rPr>
            <w:color w:val="000000" w:themeColor="text1"/>
          </w:rPr>
          <w:t xml:space="preserve"> or even absent</w:t>
        </w:r>
      </w:ins>
      <w:ins w:id="589" w:author="Microsoft Office User" w:date="2017-07-18T13:03:00Z">
        <w:r w:rsidR="005104B1">
          <w:rPr>
            <w:color w:val="000000" w:themeColor="text1"/>
          </w:rPr>
          <w:t xml:space="preserve"> </w:t>
        </w:r>
      </w:ins>
      <w:ins w:id="590" w:author="Microsoft Office User" w:date="2017-07-18T13:04:00Z">
        <w:r w:rsidR="005104B1">
          <w:rPr>
            <w:color w:val="000000" w:themeColor="text1"/>
          </w:rPr>
          <w:t xml:space="preserve">insulin </w:t>
        </w:r>
        <w:commentRangeStart w:id="591"/>
        <w:r w:rsidR="005104B1">
          <w:rPr>
            <w:color w:val="000000" w:themeColor="text1"/>
          </w:rPr>
          <w:t>signaling</w:t>
        </w:r>
      </w:ins>
      <w:commentRangeEnd w:id="591"/>
      <w:ins w:id="592" w:author="Microsoft Office User" w:date="2017-07-18T13:08:00Z">
        <w:r w:rsidR="000704C3">
          <w:rPr>
            <w:rStyle w:val="CommentReference"/>
          </w:rPr>
          <w:commentReference w:id="591"/>
        </w:r>
      </w:ins>
      <w:ins w:id="593" w:author="Microsoft Office User" w:date="2017-07-18T13:04:00Z">
        <w:r w:rsidR="005104B1">
          <w:rPr>
            <w:color w:val="000000" w:themeColor="text1"/>
          </w:rPr>
          <w:t>.</w:t>
        </w:r>
      </w:ins>
    </w:p>
    <w:p w14:paraId="2B9E319D" w14:textId="77777777" w:rsidR="0034365F" w:rsidRDefault="0034365F" w:rsidP="00EA22A1">
      <w:pPr>
        <w:rPr>
          <w:color w:val="000000" w:themeColor="text1"/>
        </w:rPr>
      </w:pPr>
    </w:p>
    <w:p w14:paraId="59378091" w14:textId="05402CDF" w:rsidR="00CD6325" w:rsidRDefault="007B76B7" w:rsidP="00EA22A1">
      <w:pPr>
        <w:rPr>
          <w:color w:val="000000" w:themeColor="text1"/>
        </w:rPr>
      </w:pPr>
      <w:r>
        <w:rPr>
          <w:color w:val="000000" w:themeColor="text1"/>
        </w:rPr>
        <w:t>Significant elevations in liver fat ac</w:t>
      </w:r>
      <w:r w:rsidR="009E2596">
        <w:rPr>
          <w:color w:val="000000" w:themeColor="text1"/>
        </w:rPr>
        <w:t>cumulation was also seen in HFD-fed mice with even further increases in</w:t>
      </w:r>
      <w:r w:rsidR="00372758">
        <w:rPr>
          <w:color w:val="000000" w:themeColor="text1"/>
        </w:rPr>
        <w:t xml:space="preserve"> the</w:t>
      </w:r>
      <w:r w:rsidR="009E2596">
        <w:rPr>
          <w:color w:val="000000" w:themeColor="text1"/>
        </w:rPr>
        <w:t xml:space="preserve"> HFD-fed,</w:t>
      </w:r>
      <w:r>
        <w:rPr>
          <w:color w:val="000000" w:themeColor="text1"/>
        </w:rPr>
        <w:t xml:space="preserve"> dexamethasone </w:t>
      </w:r>
      <w:r w:rsidR="00372758">
        <w:rPr>
          <w:color w:val="000000" w:themeColor="text1"/>
        </w:rPr>
        <w:t>treated group</w:t>
      </w:r>
      <w:r>
        <w:rPr>
          <w:color w:val="000000" w:themeColor="text1"/>
        </w:rPr>
        <w:t>,</w:t>
      </w:r>
      <w:r w:rsidR="009E2596">
        <w:rPr>
          <w:color w:val="000000" w:themeColor="text1"/>
        </w:rPr>
        <w:t xml:space="preserve"> consistent with</w:t>
      </w:r>
      <w:r>
        <w:rPr>
          <w:color w:val="000000" w:themeColor="text1"/>
        </w:rPr>
        <w:t xml:space="preserve"> the elevated ALT levels seen in the obese Cushing’s patients. </w:t>
      </w:r>
      <w:ins w:id="594" w:author="Microsoft Office User" w:date="2017-07-18T13:12:00Z">
        <w:r w:rsidR="008436A6">
          <w:rPr>
            <w:color w:val="000000" w:themeColor="text1"/>
          </w:rPr>
          <w:t xml:space="preserve">Cushing’s disease is often paired with increased fat mass, which has been previously proposed to contribute to fatty liver. Indeed, obesity is a known risk factor of </w:t>
        </w:r>
        <w:commentRangeStart w:id="595"/>
        <w:r w:rsidR="008436A6">
          <w:rPr>
            <w:color w:val="000000" w:themeColor="text1"/>
          </w:rPr>
          <w:t>NAFLD</w:t>
        </w:r>
      </w:ins>
      <w:commentRangeEnd w:id="595"/>
      <w:ins w:id="596" w:author="Microsoft Office User" w:date="2017-07-18T13:39:00Z">
        <w:r w:rsidR="00D40377">
          <w:rPr>
            <w:rStyle w:val="CommentReference"/>
          </w:rPr>
          <w:commentReference w:id="595"/>
        </w:r>
      </w:ins>
      <w:ins w:id="597" w:author="Microsoft Office User" w:date="2017-07-18T13:12:00Z">
        <w:r w:rsidR="008436A6">
          <w:rPr>
            <w:color w:val="000000" w:themeColor="text1"/>
          </w:rPr>
          <w:t>. However,</w:t>
        </w:r>
      </w:ins>
      <w:ins w:id="598" w:author="Microsoft Office User" w:date="2017-07-18T13:14:00Z">
        <w:r w:rsidR="008436A6">
          <w:rPr>
            <w:color w:val="000000" w:themeColor="text1"/>
          </w:rPr>
          <w:t xml:space="preserve"> t</w:t>
        </w:r>
      </w:ins>
      <w:r w:rsidR="00CD6325">
        <w:rPr>
          <w:color w:val="000000" w:themeColor="text1"/>
        </w:rPr>
        <w:t xml:space="preserve">o our surprise, the </w:t>
      </w:r>
      <w:r w:rsidR="00B32E07">
        <w:rPr>
          <w:color w:val="000000" w:themeColor="text1"/>
        </w:rPr>
        <w:t>glucocorticoid treatment in obese mice led to an overall reduction in adipos</w:t>
      </w:r>
      <w:r w:rsidR="00AE79F4">
        <w:rPr>
          <w:color w:val="000000" w:themeColor="text1"/>
        </w:rPr>
        <w:t>ity</w:t>
      </w:r>
      <w:r w:rsidR="00B32E07">
        <w:rPr>
          <w:color w:val="000000" w:themeColor="text1"/>
        </w:rPr>
        <w:t>, which was not depot-specific. Previous work from our lab shows increased fat mass</w:t>
      </w:r>
      <w:ins w:id="599" w:author="Microsoft Office User" w:date="2017-07-18T13:36:00Z">
        <w:r w:rsidR="000930A7">
          <w:rPr>
            <w:color w:val="000000" w:themeColor="text1"/>
          </w:rPr>
          <w:t xml:space="preserve">, specifically in the </w:t>
        </w:r>
        <w:proofErr w:type="spellStart"/>
        <w:r w:rsidR="000930A7">
          <w:rPr>
            <w:color w:val="000000" w:themeColor="text1"/>
          </w:rPr>
          <w:t>iWAT</w:t>
        </w:r>
        <w:proofErr w:type="spellEnd"/>
        <w:r w:rsidR="000930A7">
          <w:rPr>
            <w:color w:val="000000" w:themeColor="text1"/>
          </w:rPr>
          <w:t>,</w:t>
        </w:r>
      </w:ins>
      <w:r w:rsidR="00B32E07">
        <w:rPr>
          <w:color w:val="000000" w:themeColor="text1"/>
        </w:rPr>
        <w:t xml:space="preserve"> following</w:t>
      </w:r>
      <w:ins w:id="600" w:author="Microsoft Office User" w:date="2017-07-18T13:11:00Z">
        <w:r w:rsidR="00B25F58">
          <w:rPr>
            <w:color w:val="000000" w:themeColor="text1"/>
          </w:rPr>
          <w:t xml:space="preserve"> 12 weeks of</w:t>
        </w:r>
      </w:ins>
      <w:r w:rsidR="00B32E07">
        <w:rPr>
          <w:color w:val="000000" w:themeColor="text1"/>
        </w:rPr>
        <w:t xml:space="preserve"> dexamethasone treatment </w:t>
      </w:r>
      <w:r w:rsidR="00B32E07">
        <w:rPr>
          <w:color w:val="000000" w:themeColor="text1"/>
        </w:rPr>
        <w:fldChar w:fldCharType="begin" w:fldLock="1"/>
      </w:r>
      <w:r w:rsidR="007C6BD9">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6)", "plainTextFormattedCitation" : "(16)", "previouslyFormattedCitation" : "(15)" }, "properties" : { "noteIndex" : 0 }, "schema" : "https://github.com/citation-style-language/schema/raw/master/csl-citation.json" }</w:instrText>
      </w:r>
      <w:r w:rsidR="00B32E07">
        <w:rPr>
          <w:color w:val="000000" w:themeColor="text1"/>
        </w:rPr>
        <w:fldChar w:fldCharType="separate"/>
      </w:r>
      <w:r w:rsidR="007C6BD9" w:rsidRPr="007C6BD9">
        <w:rPr>
          <w:noProof/>
          <w:color w:val="000000" w:themeColor="text1"/>
        </w:rPr>
        <w:t>(16)</w:t>
      </w:r>
      <w:r w:rsidR="00B32E07">
        <w:rPr>
          <w:color w:val="000000" w:themeColor="text1"/>
        </w:rPr>
        <w:fldChar w:fldCharType="end"/>
      </w:r>
      <w:ins w:id="601" w:author="Microsoft Office User" w:date="2017-07-18T13:10:00Z">
        <w:r w:rsidR="00B25F58">
          <w:rPr>
            <w:color w:val="000000" w:themeColor="text1"/>
          </w:rPr>
          <w:t xml:space="preserve"> in chow-fed mice</w:t>
        </w:r>
      </w:ins>
      <w:r w:rsidR="00B32E07">
        <w:rPr>
          <w:color w:val="000000" w:themeColor="text1"/>
        </w:rPr>
        <w:t xml:space="preserve">, </w:t>
      </w:r>
      <w:ins w:id="602" w:author="Microsoft Office User" w:date="2017-07-18T13:35:00Z">
        <w:r w:rsidR="000930A7">
          <w:rPr>
            <w:color w:val="000000" w:themeColor="text1"/>
          </w:rPr>
          <w:t xml:space="preserve">and increased fat mass </w:t>
        </w:r>
      </w:ins>
      <w:r w:rsidR="00B32E07">
        <w:rPr>
          <w:color w:val="000000" w:themeColor="text1"/>
        </w:rPr>
        <w:t xml:space="preserve">has also been reported by others using various </w:t>
      </w:r>
      <w:commentRangeStart w:id="603"/>
      <w:r w:rsidR="00B32E07">
        <w:rPr>
          <w:color w:val="000000" w:themeColor="text1"/>
        </w:rPr>
        <w:t>glucocorticoids</w:t>
      </w:r>
      <w:commentRangeEnd w:id="603"/>
      <w:r w:rsidR="00B32E07">
        <w:rPr>
          <w:rStyle w:val="CommentReference"/>
        </w:rPr>
        <w:commentReference w:id="603"/>
      </w:r>
      <w:r w:rsidR="00B32E07">
        <w:rPr>
          <w:color w:val="000000" w:themeColor="text1"/>
        </w:rPr>
        <w:t xml:space="preserve">. Therefore, increased fat mass </w:t>
      </w:r>
      <w:r w:rsidR="00A052C7">
        <w:rPr>
          <w:color w:val="000000" w:themeColor="text1"/>
        </w:rPr>
        <w:t>is not</w:t>
      </w:r>
      <w:r w:rsidR="00B32E07">
        <w:rPr>
          <w:color w:val="000000" w:themeColor="text1"/>
        </w:rPr>
        <w:t xml:space="preserve"> </w:t>
      </w:r>
      <w:ins w:id="604" w:author="Microsoft Office User" w:date="2017-07-18T13:38:00Z">
        <w:r w:rsidR="00D40377">
          <w:rPr>
            <w:color w:val="000000" w:themeColor="text1"/>
          </w:rPr>
          <w:t>cause of</w:t>
        </w:r>
      </w:ins>
      <w:r w:rsidR="00B32E07">
        <w:rPr>
          <w:color w:val="000000" w:themeColor="text1"/>
        </w:rPr>
        <w:t xml:space="preserve"> </w:t>
      </w:r>
      <w:ins w:id="605" w:author="Microsoft Office User" w:date="2017-07-18T13:38:00Z">
        <w:r w:rsidR="00D40377">
          <w:rPr>
            <w:color w:val="000000" w:themeColor="text1"/>
          </w:rPr>
          <w:t xml:space="preserve">exacerbated </w:t>
        </w:r>
      </w:ins>
      <w:r w:rsidR="00B32E07">
        <w:rPr>
          <w:color w:val="000000" w:themeColor="text1"/>
        </w:rPr>
        <w:t>insulin resistance and increased liver fat when comparing HFD control mice to HFD dexamethasone-treated mice.</w:t>
      </w:r>
      <w:r>
        <w:rPr>
          <w:color w:val="000000" w:themeColor="text1"/>
        </w:rPr>
        <w:t xml:space="preserve"> </w:t>
      </w:r>
    </w:p>
    <w:p w14:paraId="29829940" w14:textId="77777777" w:rsidR="00CD6325" w:rsidRDefault="00CD6325" w:rsidP="00EA22A1">
      <w:pPr>
        <w:rPr>
          <w:color w:val="000000" w:themeColor="text1"/>
        </w:rPr>
      </w:pPr>
    </w:p>
    <w:p w14:paraId="704C3DAA" w14:textId="462040DF" w:rsidR="00372758" w:rsidRDefault="00372758" w:rsidP="00EA22A1">
      <w:pPr>
        <w:rPr>
          <w:color w:val="000000" w:themeColor="text1"/>
        </w:rPr>
      </w:pPr>
      <w:r>
        <w:rPr>
          <w:color w:val="000000" w:themeColor="text1"/>
        </w:rPr>
        <w:t>Lipolysis has been associated with</w:t>
      </w:r>
      <w:r w:rsidR="00012271">
        <w:rPr>
          <w:color w:val="000000" w:themeColor="text1"/>
        </w:rPr>
        <w:t xml:space="preserve"> decrease fat </w:t>
      </w:r>
      <w:commentRangeStart w:id="606"/>
      <w:r w:rsidR="00012271">
        <w:rPr>
          <w:color w:val="000000" w:themeColor="text1"/>
        </w:rPr>
        <w:t>mass</w:t>
      </w:r>
      <w:commentRangeEnd w:id="606"/>
      <w:r w:rsidR="00012271">
        <w:rPr>
          <w:rStyle w:val="CommentReference"/>
        </w:rPr>
        <w:commentReference w:id="606"/>
      </w:r>
      <w:r w:rsidR="00012271">
        <w:rPr>
          <w:color w:val="000000" w:themeColor="text1"/>
        </w:rPr>
        <w:t>,</w:t>
      </w:r>
      <w:r>
        <w:rPr>
          <w:color w:val="000000" w:themeColor="text1"/>
        </w:rPr>
        <w:t xml:space="preserve"> fatty </w:t>
      </w:r>
      <w:commentRangeStart w:id="607"/>
      <w:r>
        <w:rPr>
          <w:color w:val="000000" w:themeColor="text1"/>
        </w:rPr>
        <w:t>liver</w:t>
      </w:r>
      <w:commentRangeEnd w:id="607"/>
      <w:r>
        <w:rPr>
          <w:rStyle w:val="CommentReference"/>
        </w:rPr>
        <w:commentReference w:id="607"/>
      </w:r>
      <w:r>
        <w:rPr>
          <w:color w:val="000000" w:themeColor="text1"/>
        </w:rPr>
        <w:t xml:space="preserve"> disease</w:t>
      </w:r>
      <w:ins w:id="608" w:author="Microsoft Office User" w:date="2017-07-18T13:30:00Z">
        <w:r w:rsidR="001052AC">
          <w:rPr>
            <w:color w:val="000000" w:themeColor="text1"/>
          </w:rPr>
          <w:t xml:space="preserve"> and</w:t>
        </w:r>
      </w:ins>
      <w:r>
        <w:rPr>
          <w:color w:val="000000" w:themeColor="text1"/>
        </w:rPr>
        <w:t xml:space="preserve"> insulin </w:t>
      </w:r>
      <w:commentRangeStart w:id="609"/>
      <w:r>
        <w:rPr>
          <w:color w:val="000000" w:themeColor="text1"/>
        </w:rPr>
        <w:t>resistance</w:t>
      </w:r>
      <w:commentRangeEnd w:id="609"/>
      <w:r>
        <w:rPr>
          <w:rStyle w:val="CommentReference"/>
        </w:rPr>
        <w:commentReference w:id="609"/>
      </w:r>
      <w:ins w:id="610" w:author="Microsoft Office User" w:date="2017-07-18T13:30:00Z">
        <w:r w:rsidR="001052AC">
          <w:rPr>
            <w:color w:val="000000" w:themeColor="text1"/>
          </w:rPr>
          <w:t>,</w:t>
        </w:r>
      </w:ins>
      <w:r>
        <w:rPr>
          <w:color w:val="000000" w:themeColor="text1"/>
        </w:rPr>
        <w:t xml:space="preserve"> is known to be induced with </w:t>
      </w:r>
      <w:commentRangeStart w:id="611"/>
      <w:r>
        <w:rPr>
          <w:color w:val="000000" w:themeColor="text1"/>
        </w:rPr>
        <w:t>glucocorticoids</w:t>
      </w:r>
      <w:commentRangeEnd w:id="611"/>
      <w:r>
        <w:rPr>
          <w:rStyle w:val="CommentReference"/>
        </w:rPr>
        <w:commentReference w:id="611"/>
      </w:r>
      <w:r>
        <w:rPr>
          <w:color w:val="000000" w:themeColor="text1"/>
        </w:rPr>
        <w:t xml:space="preserve"> in both humans </w:t>
      </w:r>
      <w:r>
        <w:rPr>
          <w:color w:val="000000" w:themeColor="text1"/>
        </w:rPr>
        <w:fldChar w:fldCharType="begin" w:fldLock="1"/>
      </w:r>
      <w:r w:rsidR="007C6BD9">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6)", "plainTextFormattedCitation" : "(16)", "previouslyFormattedCitation" : "(15)" }, "properties" : { "noteIndex" : 0 }, "schema" : "https://github.com/citation-style-language/schema/raw/master/csl-citation.json" }</w:instrText>
      </w:r>
      <w:r>
        <w:rPr>
          <w:color w:val="000000" w:themeColor="text1"/>
        </w:rPr>
        <w:fldChar w:fldCharType="separate"/>
      </w:r>
      <w:r w:rsidR="007C6BD9" w:rsidRPr="007C6BD9">
        <w:rPr>
          <w:noProof/>
          <w:color w:val="000000" w:themeColor="text1"/>
        </w:rPr>
        <w:t>(16)</w:t>
      </w:r>
      <w:r>
        <w:rPr>
          <w:color w:val="000000" w:themeColor="text1"/>
        </w:rPr>
        <w:fldChar w:fldCharType="end"/>
      </w:r>
      <w:r>
        <w:rPr>
          <w:color w:val="000000" w:themeColor="text1"/>
        </w:rPr>
        <w:t xml:space="preserve"> and mice</w:t>
      </w:r>
      <w:ins w:id="612" w:author="Microsoft Office User" w:date="2017-07-18T13:30:00Z">
        <w:r w:rsidR="001052AC">
          <w:rPr>
            <w:color w:val="000000" w:themeColor="text1"/>
          </w:rPr>
          <w:t xml:space="preserve">, and </w:t>
        </w:r>
      </w:ins>
      <w:ins w:id="613" w:author="Microsoft Office User" w:date="2017-07-18T13:31:00Z">
        <w:r w:rsidR="001052AC">
          <w:rPr>
            <w:color w:val="000000" w:themeColor="text1"/>
          </w:rPr>
          <w:t xml:space="preserve">increased basal lipolysis </w:t>
        </w:r>
      </w:ins>
      <w:ins w:id="614" w:author="Microsoft Office User" w:date="2017-07-18T13:30:00Z">
        <w:r w:rsidR="001052AC">
          <w:rPr>
            <w:color w:val="000000" w:themeColor="text1"/>
          </w:rPr>
          <w:t xml:space="preserve">has been associated with </w:t>
        </w:r>
        <w:commentRangeStart w:id="615"/>
        <w:r w:rsidR="001052AC">
          <w:rPr>
            <w:color w:val="000000" w:themeColor="text1"/>
          </w:rPr>
          <w:t>obesity</w:t>
        </w:r>
      </w:ins>
      <w:commentRangeEnd w:id="615"/>
      <w:ins w:id="616" w:author="Microsoft Office User" w:date="2017-07-18T13:31:00Z">
        <w:r w:rsidR="001052AC">
          <w:rPr>
            <w:rStyle w:val="CommentReference"/>
          </w:rPr>
          <w:commentReference w:id="615"/>
        </w:r>
      </w:ins>
      <w:r>
        <w:rPr>
          <w:color w:val="000000" w:themeColor="text1"/>
        </w:rPr>
        <w:t>.</w:t>
      </w:r>
      <w:r w:rsidR="00914D17">
        <w:rPr>
          <w:color w:val="000000" w:themeColor="text1"/>
        </w:rPr>
        <w:t xml:space="preserve"> We assessed </w:t>
      </w:r>
      <w:r w:rsidR="00914D17" w:rsidRPr="007069CE">
        <w:rPr>
          <w:i/>
          <w:color w:val="000000" w:themeColor="text1"/>
        </w:rPr>
        <w:t>in vivo</w:t>
      </w:r>
      <w:r w:rsidR="00914D17">
        <w:rPr>
          <w:color w:val="000000" w:themeColor="text1"/>
        </w:rPr>
        <w:t xml:space="preserve"> lipolysis in lean mice given glucocorticoids for </w:t>
      </w:r>
      <w:r w:rsidR="009C5643">
        <w:rPr>
          <w:color w:val="000000" w:themeColor="text1"/>
        </w:rPr>
        <w:t xml:space="preserve">six </w:t>
      </w:r>
      <w:r w:rsidR="00914D17">
        <w:rPr>
          <w:color w:val="000000" w:themeColor="text1"/>
        </w:rPr>
        <w:t>weeks measuring serum glycerol and fatty acid levels in the basal</w:t>
      </w:r>
      <w:r w:rsidR="00621EDB">
        <w:rPr>
          <w:color w:val="000000" w:themeColor="text1"/>
        </w:rPr>
        <w:t xml:space="preserve"> (fed)</w:t>
      </w:r>
      <w:r w:rsidR="00914D17">
        <w:rPr>
          <w:color w:val="000000" w:themeColor="text1"/>
        </w:rPr>
        <w:t xml:space="preserve"> and stimulated conditions. Dexamethasone treatment led to significant increases in glycerol and fatty acid release in </w:t>
      </w:r>
      <w:ins w:id="617" w:author="Microsoft Office User" w:date="2017-07-18T13:28:00Z">
        <w:r w:rsidR="002267D0">
          <w:rPr>
            <w:color w:val="000000" w:themeColor="text1"/>
          </w:rPr>
          <w:t>basal and stimulated</w:t>
        </w:r>
      </w:ins>
      <w:r w:rsidR="00914D17">
        <w:rPr>
          <w:color w:val="000000" w:themeColor="text1"/>
        </w:rPr>
        <w:t xml:space="preserve"> conditions when compared to controls.</w:t>
      </w:r>
      <w:r w:rsidR="00621EDB">
        <w:rPr>
          <w:color w:val="000000" w:themeColor="text1"/>
        </w:rPr>
        <w:t xml:space="preserve"> Elevations in markers of lipol</w:t>
      </w:r>
      <w:r w:rsidR="00ED441B">
        <w:rPr>
          <w:color w:val="000000" w:themeColor="text1"/>
        </w:rPr>
        <w:t>ysis were even greater in</w:t>
      </w:r>
      <w:r w:rsidR="00621EDB">
        <w:rPr>
          <w:color w:val="000000" w:themeColor="text1"/>
        </w:rPr>
        <w:t xml:space="preserve"> obese, dexamethasone-treated mice</w:t>
      </w:r>
      <w:r w:rsidR="00ED441B">
        <w:rPr>
          <w:color w:val="000000" w:themeColor="text1"/>
        </w:rPr>
        <w:t xml:space="preserve"> in the fasted state</w:t>
      </w:r>
      <w:r w:rsidR="00621EDB">
        <w:rPr>
          <w:color w:val="000000" w:themeColor="text1"/>
        </w:rPr>
        <w:t>.</w:t>
      </w:r>
      <w:r w:rsidR="00AE79F4">
        <w:rPr>
          <w:color w:val="000000" w:themeColor="text1"/>
        </w:rPr>
        <w:t xml:space="preserve">  Lipolysis has been linked to increased gluconeogenesis by several studies.  One potential mechanism is that the increased flux of fatty acids, oxidized in the liver to acetyl-CoA, activate pyruvate carboxylase and redirecting TCA cycle intermediates towards </w:t>
      </w:r>
      <w:commentRangeStart w:id="618"/>
      <w:r w:rsidR="00AE79F4">
        <w:rPr>
          <w:color w:val="000000" w:themeColor="text1"/>
        </w:rPr>
        <w:t>gluconeogenesis</w:t>
      </w:r>
      <w:commentRangeEnd w:id="618"/>
      <w:r w:rsidR="00AE79F4">
        <w:rPr>
          <w:rStyle w:val="CommentReference"/>
        </w:rPr>
        <w:commentReference w:id="618"/>
      </w:r>
      <w:r w:rsidR="00AE79F4">
        <w:rPr>
          <w:color w:val="000000" w:themeColor="text1"/>
        </w:rPr>
        <w:t>.   This indirect activation of gluconeogenesis is consistent with our observations of synergistic effects of glucocorticoids in adipose, but not liver tissues.</w:t>
      </w:r>
    </w:p>
    <w:p w14:paraId="260C48DB" w14:textId="77777777" w:rsidR="00372758" w:rsidRDefault="00372758" w:rsidP="00EA22A1">
      <w:pPr>
        <w:rPr>
          <w:color w:val="000000" w:themeColor="text1"/>
        </w:rPr>
      </w:pPr>
    </w:p>
    <w:p w14:paraId="51A3F786" w14:textId="31D54E6A" w:rsidR="00A04798" w:rsidRDefault="00A04798" w:rsidP="00EA22A1">
      <w:pPr>
        <w:rPr>
          <w:color w:val="000000" w:themeColor="text1"/>
        </w:rPr>
      </w:pPr>
      <w:r>
        <w:rPr>
          <w:color w:val="000000" w:themeColor="text1"/>
        </w:rPr>
        <w:t xml:space="preserve">There is some debate as to which genes glucocorticoids are acting on to promote lipolysis. </w:t>
      </w:r>
    </w:p>
    <w:p w14:paraId="1CD3293E" w14:textId="5003B951" w:rsidR="00EA22A1" w:rsidRPr="00A04798" w:rsidRDefault="003E3DBF">
      <w:pPr>
        <w:rPr>
          <w:color w:val="000000" w:themeColor="text1"/>
        </w:rPr>
      </w:pPr>
      <w:r>
        <w:rPr>
          <w:color w:val="000000" w:themeColor="text1"/>
        </w:rPr>
        <w:t xml:space="preserve">Downregulation of </w:t>
      </w:r>
      <w:r w:rsidR="00966BFA" w:rsidRPr="007069CE">
        <w:rPr>
          <w:i/>
          <w:color w:val="000000" w:themeColor="text1"/>
        </w:rPr>
        <w:t>Pde3b</w:t>
      </w:r>
      <w:r w:rsidR="00966BFA">
        <w:rPr>
          <w:color w:val="000000" w:themeColor="text1"/>
        </w:rPr>
        <w:t xml:space="preserve"> </w:t>
      </w:r>
      <w:r>
        <w:rPr>
          <w:color w:val="000000" w:themeColor="text1"/>
        </w:rPr>
        <w:fldChar w:fldCharType="begin" w:fldLock="1"/>
      </w:r>
      <w:r w:rsidR="007C6BD9">
        <w:rPr>
          <w:color w:val="000000" w:themeColor="text1"/>
        </w:rPr>
        <w:instrText>ADDIN CSL_CITATION { "citationItems" : [ { "id" : "ITEM-1", "itemData" : { "DOI" : "10.1210/me.2008-0464", "ISBN" : "1944-9917; 0888-8809", "ISSN" : "1944-9917", "PMID" : "19443609", "abstract" : "Hypercortisolemia and glucocorticoid treatment cause elevated level of circulating free fatty acids (FFAs). The basis of this phenomenon has long been linked to the effect of glucocorticoids permitting and enhancing the adipose lipolysis response to various hormones. In this study, we demonstrate that glucocorticoids directly stimulate lipolysis in rat primary adipocytes in a dose- and time-responsive manner; this lipolytic action was attenuated by treatment with the glucocorticoid antagonist RU486. Dexamethasone down-regulates mRNA and protein levels of cyclic-nucleotide phosphodiesterase 3B, thereby elevating cellular cAMP production and activating protein kinase A (PKA). On inhibition of PKA but not other kinases, the lipolysis response ceases. Furthermore, dexamethasone induces phosphorylation and down-regulation of perilipin, a lipid droplet-associating protein that modulates lipolysis; this effect is restored by RU486 or PKA inhibitor H89. Dexamethasone up-regulates mRNA and protein levels of hormone-sensitive lipase (HSL) and adipose triglyceride lipase; these effects, parallel to increased lipolysis, are attenuated by RU486 or actinomycin D. Phosphorylation at Ser-563 and Ser-660 residues of HSL and activity of cellular lipases are elevated on dexamethasone stimulation but abrogated by the coaddition of H89. However, dexamethasone does not induce HSL translocation to the lipid droplet surface in differentiated adipocytes. We show that elevated FFA concentration in plasma is associated with increased lipase activity and lipolysis in vivo in adipose tissues of dexamethasone-treated rats. Therefore, the lipolytic action of glucocorticoids liberates FFA efflux from adipocytes to the bloodstream, which could be a cellular basis of systemic FFA elevation in response to glucocorticoid challenge.", "author" : [ { "dropping-particle" : "", "family" : "Xu", "given" : "Chong", "non-dropping-particle" : "", "parse-names" : false, "suffix" : "" }, { "dropping-particle" : "", "family" : "He", "given" : "Jinhan", "non-dropping-particle" : "", "parse-names" : false, "suffix" : "" }, { "dropping-particle" : "", "family" : "Jiang", "given" : "Hongfeng", "non-dropping-particle" : "", "parse-names" : false, "suffix" : "" }, { "dropping-particle" : "", "family" : "Zu", "given" : "Luxia", "non-dropping-particle" : "", "parse-names" : false, "suffix" : "" }, { "dropping-particle" : "", "family" : "Zhai", "given" : "Wenjie", "non-dropping-particle" : "", "parse-names" : false, "suffix" : "" }, { "dropping-particle" : "", "family" : "Pu", "given" : "Shenshen", "non-dropping-particle" : "", "parse-names" : false, "suffix" : "" }, { "dropping-particle" : "", "family" : "Xu", "given" : "Guoheng", "non-dropping-particle" : "", "parse-names" : false, "suffix" : "" } ], "container-title" : "Molecular endocrinology (Baltimore, Md.)", "id" : "ITEM-1", "issue" : "8", "issued" : { "date-parts" : [ [ "2009" ] ] }, "page" : "1161-70", "title" : "Direct effect of glucocorticoids on lipolysis in adipocytes.", "type" : "article-journal", "volume" : "23" }, "uris" : [ "http://www.mendeley.com/documents/?uuid=c859e94a-60ea-461a-a406-f2c4e96692a0" ] } ], "mendeley" : { "formattedCitation" : "(19)", "plainTextFormattedCitation" : "(19)", "previouslyFormattedCitation" : "(18)" }, "properties" : { "noteIndex" : 0 }, "schema" : "https://github.com/citation-style-language/schema/raw/master/csl-citation.json" }</w:instrText>
      </w:r>
      <w:r>
        <w:rPr>
          <w:color w:val="000000" w:themeColor="text1"/>
        </w:rPr>
        <w:fldChar w:fldCharType="separate"/>
      </w:r>
      <w:r w:rsidR="007C6BD9" w:rsidRPr="007C6BD9">
        <w:rPr>
          <w:noProof/>
          <w:color w:val="000000" w:themeColor="text1"/>
        </w:rPr>
        <w:t>(19)</w:t>
      </w:r>
      <w:r>
        <w:rPr>
          <w:color w:val="000000" w:themeColor="text1"/>
        </w:rPr>
        <w:fldChar w:fldCharType="end"/>
      </w:r>
      <w:r w:rsidR="00A04798">
        <w:rPr>
          <w:color w:val="000000" w:themeColor="text1"/>
        </w:rPr>
        <w:t xml:space="preserve"> and upregulation of </w:t>
      </w:r>
      <w:r w:rsidR="00A04798">
        <w:rPr>
          <w:rFonts w:ascii="Symbol" w:hAnsi="Symbol"/>
          <w:color w:val="000000" w:themeColor="text1"/>
        </w:rPr>
        <w:t></w:t>
      </w:r>
      <w:r w:rsidR="00A04798">
        <w:rPr>
          <w:color w:val="000000" w:themeColor="text1"/>
        </w:rPr>
        <w:t xml:space="preserve">-adrenergic </w:t>
      </w:r>
      <w:commentRangeStart w:id="619"/>
      <w:r w:rsidR="00A04798">
        <w:rPr>
          <w:color w:val="000000" w:themeColor="text1"/>
        </w:rPr>
        <w:t>receptors</w:t>
      </w:r>
      <w:commentRangeEnd w:id="619"/>
      <w:r w:rsidR="00A04798">
        <w:rPr>
          <w:rStyle w:val="CommentReference"/>
        </w:rPr>
        <w:commentReference w:id="619"/>
      </w:r>
      <w:r w:rsidR="00A04798">
        <w:rPr>
          <w:color w:val="000000" w:themeColor="text1"/>
        </w:rPr>
        <w:t xml:space="preserve"> and/or </w:t>
      </w:r>
      <w:commentRangeStart w:id="620"/>
      <w:r w:rsidR="00A04798">
        <w:rPr>
          <w:color w:val="000000" w:themeColor="text1"/>
        </w:rPr>
        <w:t>lipase</w:t>
      </w:r>
      <w:commentRangeEnd w:id="620"/>
      <w:r w:rsidR="00A04798">
        <w:rPr>
          <w:rStyle w:val="CommentReference"/>
        </w:rPr>
        <w:commentReference w:id="620"/>
      </w:r>
      <w:r w:rsidR="00A04798">
        <w:rPr>
          <w:color w:val="000000" w:themeColor="text1"/>
        </w:rPr>
        <w:t xml:space="preserve"> transcripts have all been proposed as possible mechanisms.</w:t>
      </w:r>
    </w:p>
    <w:p w14:paraId="5FF6DF6E" w14:textId="77777777" w:rsidR="009C5B00" w:rsidRDefault="009C5B00">
      <w:pPr>
        <w:rPr>
          <w:color w:val="000000" w:themeColor="text1"/>
        </w:rPr>
      </w:pPr>
    </w:p>
    <w:p w14:paraId="4CD81769" w14:textId="58F3D57F" w:rsidR="009C5B00" w:rsidRDefault="009C5B00" w:rsidP="009C5B00">
      <w:pPr>
        <w:rPr>
          <w:color w:val="000000" w:themeColor="text1"/>
        </w:rPr>
      </w:pPr>
      <w:r>
        <w:rPr>
          <w:color w:val="000000" w:themeColor="text1"/>
        </w:rPr>
        <w:t>End: Glucocorticoids are a commonly prescribed drug used to treat a multitude of health issues</w:t>
      </w:r>
      <w:r w:rsidR="000E64CC">
        <w:rPr>
          <w:color w:val="000000" w:themeColor="text1"/>
        </w:rPr>
        <w:t xml:space="preserve"> and are known to </w:t>
      </w:r>
      <w:r w:rsidR="00F60248">
        <w:rPr>
          <w:color w:val="000000" w:themeColor="text1"/>
        </w:rPr>
        <w:t>induce a variety of metabolic side effects</w:t>
      </w:r>
      <w:r>
        <w:rPr>
          <w:color w:val="000000" w:themeColor="text1"/>
        </w:rPr>
        <w:t>; however, their actions in persons with obesity has not been studied</w:t>
      </w:r>
      <w:r w:rsidR="00F60248">
        <w:rPr>
          <w:color w:val="000000" w:themeColor="text1"/>
        </w:rPr>
        <w:t xml:space="preserve"> to date</w:t>
      </w:r>
      <w:r>
        <w:rPr>
          <w:color w:val="000000" w:themeColor="text1"/>
        </w:rPr>
        <w:t>. The data presented here shows that obesity does in fact pose a greater risk for the harmful co-</w:t>
      </w:r>
      <w:r w:rsidR="008448EF">
        <w:rPr>
          <w:color w:val="000000" w:themeColor="text1"/>
        </w:rPr>
        <w:t>morbidities</w:t>
      </w:r>
      <w:r>
        <w:rPr>
          <w:color w:val="000000" w:themeColor="text1"/>
        </w:rPr>
        <w:t xml:space="preserve"> associated with chronically elevated glucocorticoids and this should be considered when determining treatment options. More work is required in the area to assess whether blocking glucocorticoid/</w:t>
      </w:r>
      <w:proofErr w:type="spellStart"/>
      <w:r>
        <w:rPr>
          <w:color w:val="000000" w:themeColor="text1"/>
        </w:rPr>
        <w:t>lipolytic</w:t>
      </w:r>
      <w:proofErr w:type="spellEnd"/>
      <w:r>
        <w:rPr>
          <w:color w:val="000000" w:themeColor="text1"/>
        </w:rPr>
        <w:t xml:space="preserve"> action in the fat tissue would be beneficial to prevent or enhance recovery of the afore-mentioned glucocorticoid-induced comorbidities.</w:t>
      </w:r>
    </w:p>
    <w:p w14:paraId="1CE65F05" w14:textId="77777777" w:rsidR="009C5B00" w:rsidRDefault="009C5B00">
      <w:pPr>
        <w:rPr>
          <w:color w:val="000000" w:themeColor="text1"/>
        </w:rPr>
      </w:pPr>
    </w:p>
    <w:p w14:paraId="5B811A31" w14:textId="02D6ACB6" w:rsidR="000A4359" w:rsidRDefault="000A4359" w:rsidP="007069CE">
      <w:pPr>
        <w:pStyle w:val="Heading1"/>
      </w:pPr>
      <w:r>
        <w:t>Acknowledgements</w:t>
      </w:r>
    </w:p>
    <w:p w14:paraId="42961BC2" w14:textId="2E317B16" w:rsidR="000A4359" w:rsidRPr="000A4359" w:rsidRDefault="000A4359" w:rsidP="000A4359">
      <w:pPr>
        <w:rPr>
          <w:bCs/>
        </w:rPr>
      </w:pPr>
      <w:r>
        <w:t xml:space="preserve">This study was supported by funds from NIH Grant R01-DK107535 (DB).  This study also utilized the University of Michigan </w:t>
      </w:r>
      <w:r w:rsidRPr="007069CE">
        <w:rPr>
          <w:bCs/>
        </w:rPr>
        <w:t>Metabolism, Bariatric Surgery and Behavior Core</w:t>
      </w:r>
      <w:r>
        <w:rPr>
          <w:bCs/>
        </w:rPr>
        <w:t xml:space="preserve"> funded by NIH Grant </w:t>
      </w:r>
      <w:r w:rsidRPr="000A4359">
        <w:rPr>
          <w:bCs/>
        </w:rPr>
        <w:t>U2C-DK110768</w:t>
      </w:r>
      <w:r w:rsidR="00C01656">
        <w:rPr>
          <w:bCs/>
        </w:rPr>
        <w:t xml:space="preserve"> and the Michigan Nutrition Obesity Research Center funded by NIH Grant P30-</w:t>
      </w:r>
      <w:r w:rsidR="00C01656" w:rsidRPr="007069CE">
        <w:rPr>
          <w:bCs/>
          <w:iCs/>
        </w:rPr>
        <w:t>DK089503</w:t>
      </w:r>
      <w:r>
        <w:rPr>
          <w:bCs/>
        </w:rPr>
        <w:t>.</w:t>
      </w:r>
    </w:p>
    <w:p w14:paraId="407418F5" w14:textId="5704105D" w:rsidR="000A4359" w:rsidRPr="000A4359" w:rsidRDefault="000A4359" w:rsidP="000A4359"/>
    <w:p w14:paraId="00AC6C9B" w14:textId="7DF3A82B" w:rsidR="000A4359" w:rsidRPr="000A4359" w:rsidRDefault="000A4359" w:rsidP="000A4359"/>
    <w:sectPr w:rsidR="000A4359" w:rsidRPr="000A4359" w:rsidSect="00603402">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88" w:author="Microsoft Office User" w:date="2017-07-13T10:08:00Z" w:initials="Office">
    <w:p w14:paraId="537E7F89" w14:textId="1EE73907" w:rsidR="008516FB" w:rsidRDefault="008516FB">
      <w:pPr>
        <w:pStyle w:val="CommentText"/>
      </w:pPr>
      <w:r>
        <w:rPr>
          <w:rStyle w:val="CommentReference"/>
        </w:rPr>
        <w:annotationRef/>
      </w:r>
      <w:r>
        <w:t>check</w:t>
      </w:r>
    </w:p>
  </w:comment>
  <w:comment w:id="129" w:author="Microsoft Office User" w:date="2017-07-12T17:50:00Z" w:initials="Office">
    <w:p w14:paraId="7AC37A3A" w14:textId="647DC997" w:rsidR="008607FC" w:rsidRDefault="008607FC">
      <w:pPr>
        <w:pStyle w:val="CommentText"/>
      </w:pPr>
      <w:r>
        <w:rPr>
          <w:rStyle w:val="CommentReference"/>
        </w:rPr>
        <w:annotationRef/>
      </w:r>
      <w:r>
        <w:t>cite</w:t>
      </w:r>
    </w:p>
  </w:comment>
  <w:comment w:id="137" w:author="Microsoft Office User" w:date="2017-07-12T14:50:00Z" w:initials="Office">
    <w:p w14:paraId="4D7971FF" w14:textId="77777777" w:rsidR="00026A0B" w:rsidRDefault="00026A0B" w:rsidP="00026A0B">
      <w:pPr>
        <w:pStyle w:val="CommentText"/>
      </w:pPr>
      <w:r>
        <w:rPr>
          <w:rStyle w:val="CommentReference"/>
        </w:rPr>
        <w:annotationRef/>
      </w:r>
      <w:r>
        <w:t>multiple citations needed here)</w:t>
      </w:r>
    </w:p>
  </w:comment>
  <w:comment w:id="139" w:author="Microsoft Office User" w:date="2017-07-21T11:29:00Z" w:initials="Office">
    <w:p w14:paraId="52A66F65" w14:textId="306550D0" w:rsidR="00875A27" w:rsidRDefault="00875A27">
      <w:pPr>
        <w:pStyle w:val="CommentText"/>
      </w:pPr>
      <w:r>
        <w:rPr>
          <w:rStyle w:val="CommentReference"/>
        </w:rPr>
        <w:annotationRef/>
      </w:r>
      <w:r>
        <w:t>cite</w:t>
      </w:r>
    </w:p>
  </w:comment>
  <w:comment w:id="142" w:author="Microsoft Office User" w:date="2017-07-21T11:29:00Z" w:initials="Office">
    <w:p w14:paraId="39DA11BB" w14:textId="270D07BD" w:rsidR="00875A27" w:rsidRDefault="00875A27">
      <w:pPr>
        <w:pStyle w:val="CommentText"/>
      </w:pPr>
      <w:r>
        <w:rPr>
          <w:rStyle w:val="CommentReference"/>
        </w:rPr>
        <w:annotationRef/>
      </w:r>
      <w:r>
        <w:t>cite ours and other</w:t>
      </w:r>
    </w:p>
  </w:comment>
  <w:comment w:id="145" w:author="Microsoft Office User" w:date="2017-07-21T11:29:00Z" w:initials="Office">
    <w:p w14:paraId="2E71C4AD" w14:textId="6B689AF1" w:rsidR="00875A27" w:rsidRDefault="00875A27">
      <w:pPr>
        <w:pStyle w:val="CommentText"/>
      </w:pPr>
      <w:r>
        <w:rPr>
          <w:rStyle w:val="CommentReference"/>
        </w:rPr>
        <w:annotationRef/>
      </w:r>
      <w:r>
        <w:t>cite</w:t>
      </w:r>
    </w:p>
  </w:comment>
  <w:comment w:id="148" w:author="Microsoft Office User" w:date="2017-07-12T14:54:00Z" w:initials="Office">
    <w:p w14:paraId="47173335" w14:textId="77777777" w:rsidR="00026A0B" w:rsidRDefault="00026A0B" w:rsidP="00026A0B">
      <w:pPr>
        <w:pStyle w:val="CommentText"/>
      </w:pPr>
      <w:r>
        <w:rPr>
          <w:rStyle w:val="CommentReference"/>
        </w:rPr>
        <w:annotationRef/>
      </w:r>
      <w:r>
        <w:t>multiple citations needed here</w:t>
      </w:r>
    </w:p>
  </w:comment>
  <w:comment w:id="153" w:author="Microsoft Office User" w:date="2017-07-12T17:58:00Z" w:initials="Office">
    <w:p w14:paraId="131C5BD0" w14:textId="517F7355" w:rsidR="00F254F7" w:rsidRDefault="00F254F7">
      <w:pPr>
        <w:pStyle w:val="CommentText"/>
      </w:pPr>
      <w:r>
        <w:rPr>
          <w:rStyle w:val="CommentReference"/>
        </w:rPr>
        <w:annotationRef/>
      </w:r>
      <w:r>
        <w:t>cite</w:t>
      </w:r>
    </w:p>
  </w:comment>
  <w:comment w:id="168" w:author="Microsoft Office User" w:date="2017-07-12T17:47:00Z" w:initials="Office">
    <w:p w14:paraId="25B6FA64" w14:textId="4ABB1EA3" w:rsidR="004F7267" w:rsidRDefault="004F7267">
      <w:pPr>
        <w:pStyle w:val="CommentText"/>
      </w:pPr>
      <w:r>
        <w:rPr>
          <w:rStyle w:val="CommentReference"/>
        </w:rPr>
        <w:annotationRef/>
      </w:r>
      <w:r>
        <w:t>cite</w:t>
      </w:r>
    </w:p>
  </w:comment>
  <w:comment w:id="186" w:author="Microsoft Office User" w:date="2017-07-13T11:47:00Z" w:initials="Office">
    <w:p w14:paraId="3C9D98E4" w14:textId="29657C22" w:rsidR="009E5B00" w:rsidRDefault="009E5B00">
      <w:pPr>
        <w:pStyle w:val="CommentText"/>
      </w:pPr>
      <w:r>
        <w:rPr>
          <w:rStyle w:val="CommentReference"/>
        </w:rPr>
        <w:annotationRef/>
      </w:r>
      <w:r>
        <w:t xml:space="preserve">I need to make sure this is </w:t>
      </w:r>
      <w:proofErr w:type="gramStart"/>
      <w:r>
        <w:t>correct,</w:t>
      </w:r>
      <w:proofErr w:type="gramEnd"/>
      <w:r>
        <w:t xml:space="preserve"> it is what I remember</w:t>
      </w:r>
    </w:p>
  </w:comment>
  <w:comment w:id="212" w:author="Microsoft Office User" w:date="2017-02-02T16:01:00Z" w:initials="Office">
    <w:p w14:paraId="21549EDA" w14:textId="1D0F3569" w:rsidR="00240C1C" w:rsidRDefault="00240C1C">
      <w:pPr>
        <w:pStyle w:val="CommentText"/>
      </w:pPr>
      <w:r>
        <w:rPr>
          <w:rStyle w:val="CommentReference"/>
        </w:rPr>
        <w:annotationRef/>
      </w:r>
      <w:r w:rsidR="0015025A">
        <w:t>Should we put here the starting N or only the ones that made it all the way through?</w:t>
      </w:r>
    </w:p>
  </w:comment>
  <w:comment w:id="214" w:author="Microsoft Office User" w:date="2017-07-13T16:09:00Z" w:initials="Office">
    <w:p w14:paraId="1479895A" w14:textId="2309F8D5" w:rsidR="002633D8" w:rsidRDefault="002633D8">
      <w:pPr>
        <w:pStyle w:val="CommentText"/>
      </w:pPr>
      <w:r>
        <w:rPr>
          <w:rStyle w:val="CommentReference"/>
        </w:rPr>
        <w:annotationRef/>
      </w:r>
      <w:proofErr w:type="spellStart"/>
      <w:r>
        <w:t>Wont</w:t>
      </w:r>
      <w:proofErr w:type="spellEnd"/>
      <w:r>
        <w:t xml:space="preserve"> need to say this if we don’t put anything about the pancreas</w:t>
      </w:r>
    </w:p>
  </w:comment>
  <w:comment w:id="217" w:author="Dave Bridges" w:date="2017-02-15T14:17:00Z" w:initials="DB">
    <w:p w14:paraId="64E055EF" w14:textId="72EE0AAF" w:rsidR="001E66C4" w:rsidRDefault="001E66C4">
      <w:pPr>
        <w:pStyle w:val="CommentText"/>
      </w:pPr>
      <w:r>
        <w:rPr>
          <w:rStyle w:val="CommentReference"/>
        </w:rPr>
        <w:annotationRef/>
      </w:r>
      <w:r>
        <w:t>Nathan will be able to write this, or provide references</w:t>
      </w:r>
    </w:p>
  </w:comment>
  <w:comment w:id="223" w:author="Microsoft Office User" w:date="2017-01-31T10:57:00Z" w:initials="Office">
    <w:p w14:paraId="1148F3BD" w14:textId="5611DDEB" w:rsidR="00B90861" w:rsidRDefault="00B90861">
      <w:pPr>
        <w:pStyle w:val="CommentText"/>
      </w:pPr>
      <w:r>
        <w:rPr>
          <w:rStyle w:val="CommentReference"/>
        </w:rPr>
        <w:annotationRef/>
      </w:r>
      <w:r>
        <w:t>Add concentrations</w:t>
      </w:r>
    </w:p>
  </w:comment>
  <w:comment w:id="243" w:author="Microsoft Office User" w:date="2017-07-13T16:16:00Z" w:initials="Office">
    <w:p w14:paraId="0066AD20" w14:textId="6D4CF272" w:rsidR="000C3B57" w:rsidRDefault="000C3B57">
      <w:pPr>
        <w:pStyle w:val="CommentText"/>
      </w:pPr>
      <w:r>
        <w:rPr>
          <w:rStyle w:val="CommentReference"/>
        </w:rPr>
        <w:annotationRef/>
      </w:r>
      <w:r>
        <w:t>Put name and location of machine</w:t>
      </w:r>
    </w:p>
  </w:comment>
  <w:comment w:id="246" w:author="Microsoft Office User" w:date="2017-07-13T16:19:00Z" w:initials="Office">
    <w:p w14:paraId="5CDECD30" w14:textId="6D77B748" w:rsidR="0029402D" w:rsidRDefault="0029402D">
      <w:pPr>
        <w:pStyle w:val="CommentText"/>
      </w:pPr>
      <w:r>
        <w:rPr>
          <w:rStyle w:val="CommentReference"/>
        </w:rPr>
        <w:annotationRef/>
      </w:r>
      <w:r>
        <w:t>Add correct details</w:t>
      </w:r>
    </w:p>
  </w:comment>
  <w:comment w:id="252" w:author="Microsoft Office User" w:date="2017-07-13T16:24:00Z" w:initials="Office">
    <w:p w14:paraId="0D9C6950" w14:textId="7C668570" w:rsidR="00131C99" w:rsidRDefault="00131C99">
      <w:pPr>
        <w:pStyle w:val="CommentText"/>
      </w:pPr>
      <w:r>
        <w:rPr>
          <w:rStyle w:val="CommentReference"/>
        </w:rPr>
        <w:annotationRef/>
      </w:r>
      <w:r>
        <w:t>Check name of kit)</w:t>
      </w:r>
    </w:p>
  </w:comment>
  <w:comment w:id="254" w:author="Microsoft Office User" w:date="2017-07-13T16:25:00Z" w:initials="Office">
    <w:p w14:paraId="27F4F4D2" w14:textId="1CF6A235" w:rsidR="00131C99" w:rsidRDefault="00131C99">
      <w:pPr>
        <w:pStyle w:val="CommentText"/>
      </w:pPr>
      <w:r>
        <w:rPr>
          <w:rStyle w:val="CommentReference"/>
        </w:rPr>
        <w:annotationRef/>
      </w:r>
      <w:r>
        <w:t>Name of machine</w:t>
      </w:r>
    </w:p>
  </w:comment>
  <w:comment w:id="256" w:author="Microsoft Office User" w:date="2017-02-02T16:00:00Z" w:initials="Office">
    <w:p w14:paraId="2687B60E" w14:textId="5E1DE354" w:rsidR="00240C1C" w:rsidRDefault="00240C1C">
      <w:pPr>
        <w:pStyle w:val="CommentText"/>
      </w:pPr>
      <w:r>
        <w:rPr>
          <w:rStyle w:val="CommentReference"/>
        </w:rPr>
        <w:annotationRef/>
      </w:r>
      <w:r>
        <w:t>May or may not use</w:t>
      </w:r>
    </w:p>
  </w:comment>
  <w:comment w:id="257" w:author="Microsoft Office User" w:date="2017-02-02T16:12:00Z" w:initials="Office">
    <w:p w14:paraId="758B5E09" w14:textId="62C56676" w:rsidR="0062315D" w:rsidRDefault="0062315D">
      <w:pPr>
        <w:pStyle w:val="CommentText"/>
      </w:pPr>
      <w:r>
        <w:rPr>
          <w:rStyle w:val="CommentReference"/>
        </w:rPr>
        <w:annotationRef/>
      </w:r>
      <w:r>
        <w:t>Do I need to add homogenization machine here and in western info?</w:t>
      </w:r>
    </w:p>
  </w:comment>
  <w:comment w:id="258" w:author="Dave Bridges" w:date="2017-02-15T14:18:00Z" w:initials="DB">
    <w:p w14:paraId="311CE392" w14:textId="5CD5EB9E" w:rsidR="001E66C4" w:rsidRDefault="001E66C4">
      <w:pPr>
        <w:pStyle w:val="CommentText"/>
      </w:pPr>
      <w:r>
        <w:rPr>
          <w:rStyle w:val="CommentReference"/>
        </w:rPr>
        <w:annotationRef/>
      </w:r>
      <w:r>
        <w:t>yes</w:t>
      </w:r>
    </w:p>
  </w:comment>
  <w:comment w:id="259" w:author="Microsoft Office User" w:date="2017-01-31T11:30:00Z" w:initials="Office">
    <w:p w14:paraId="774C3A90" w14:textId="5838844F" w:rsidR="00D6022E" w:rsidRDefault="00D6022E">
      <w:pPr>
        <w:pStyle w:val="CommentText"/>
      </w:pPr>
      <w:r>
        <w:rPr>
          <w:rStyle w:val="CommentReference"/>
        </w:rPr>
        <w:annotationRef/>
      </w:r>
      <w:r>
        <w:t>Check to be sure used for cells and tissues</w:t>
      </w:r>
    </w:p>
  </w:comment>
  <w:comment w:id="260" w:author="Microsoft Office User" w:date="2017-01-31T11:29:00Z" w:initials="Office">
    <w:p w14:paraId="3DDE4C61" w14:textId="54CA7DE2" w:rsidR="00D6022E" w:rsidRDefault="00D6022E">
      <w:pPr>
        <w:pStyle w:val="CommentText"/>
      </w:pPr>
      <w:r>
        <w:rPr>
          <w:rStyle w:val="CommentReference"/>
        </w:rPr>
        <w:annotationRef/>
      </w:r>
      <w:r>
        <w:t>Make primer table 1</w:t>
      </w:r>
    </w:p>
  </w:comment>
  <w:comment w:id="261" w:author="Microsoft Office User" w:date="2017-02-02T16:19:00Z" w:initials="Office">
    <w:p w14:paraId="2ED4C5D1" w14:textId="056E4816" w:rsidR="00642BDD" w:rsidRDefault="00642BDD">
      <w:pPr>
        <w:pStyle w:val="CommentText"/>
      </w:pPr>
      <w:r>
        <w:rPr>
          <w:rStyle w:val="CommentReference"/>
        </w:rPr>
        <w:annotationRef/>
      </w:r>
      <w:r>
        <w:t>Add vendors</w:t>
      </w:r>
    </w:p>
  </w:comment>
  <w:comment w:id="262" w:author="Microsoft Office User" w:date="2017-02-02T16:22:00Z" w:initials="Office">
    <w:p w14:paraId="5A197858" w14:textId="5D871020" w:rsidR="00E23AC2" w:rsidRDefault="00E23AC2">
      <w:pPr>
        <w:pStyle w:val="CommentText"/>
      </w:pPr>
      <w:r>
        <w:rPr>
          <w:rStyle w:val="CommentReference"/>
        </w:rPr>
        <w:annotationRef/>
      </w:r>
      <w:r>
        <w:t xml:space="preserve">Taken partially from </w:t>
      </w:r>
      <w:proofErr w:type="spellStart"/>
      <w:r>
        <w:t>hatfield</w:t>
      </w:r>
      <w:proofErr w:type="spellEnd"/>
      <w:r>
        <w:t xml:space="preserve"> paper</w:t>
      </w:r>
    </w:p>
  </w:comment>
  <w:comment w:id="325" w:author="Microsoft Office User" w:date="2017-07-17T14:59:00Z" w:initials="Office">
    <w:p w14:paraId="25AD6BEE" w14:textId="2D6059C4" w:rsidR="0018286A" w:rsidRDefault="0018286A">
      <w:pPr>
        <w:pStyle w:val="CommentText"/>
      </w:pPr>
      <w:r>
        <w:rPr>
          <w:rStyle w:val="CommentReference"/>
        </w:rPr>
        <w:annotationRef/>
      </w:r>
      <w:r>
        <w:t xml:space="preserve">I </w:t>
      </w:r>
      <w:proofErr w:type="spellStart"/>
      <w:proofErr w:type="gramStart"/>
      <w:r>
        <w:t>cant</w:t>
      </w:r>
      <w:proofErr w:type="spellEnd"/>
      <w:proofErr w:type="gramEnd"/>
      <w:r>
        <w:t xml:space="preserve"> find where you are getting these p-values. I think there are more that I should be putting here besides just 2 values…</w:t>
      </w:r>
    </w:p>
  </w:comment>
  <w:comment w:id="336" w:author="Microsoft Office User" w:date="2017-07-18T12:56:00Z" w:initials="Office">
    <w:p w14:paraId="053C818E" w14:textId="467F9E56" w:rsidR="00A43963" w:rsidRDefault="00A43963">
      <w:pPr>
        <w:pStyle w:val="CommentText"/>
      </w:pPr>
      <w:r>
        <w:rPr>
          <w:rStyle w:val="CommentReference"/>
        </w:rPr>
        <w:annotationRef/>
      </w:r>
      <w:r>
        <w:t>Add in info for abdominal circumference here</w:t>
      </w:r>
    </w:p>
  </w:comment>
  <w:comment w:id="340" w:author="Microsoft Office User" w:date="2017-07-17T15:01:00Z" w:initials="Office">
    <w:p w14:paraId="4556ACE6" w14:textId="6040EFC5" w:rsidR="007724A7" w:rsidRDefault="007724A7">
      <w:pPr>
        <w:pStyle w:val="CommentText"/>
      </w:pPr>
      <w:r>
        <w:rPr>
          <w:rStyle w:val="CommentReference"/>
        </w:rPr>
        <w:annotationRef/>
      </w:r>
      <w:proofErr w:type="spellStart"/>
      <w:r w:rsidR="00305AF5">
        <w:t>Pval</w:t>
      </w:r>
      <w:proofErr w:type="spellEnd"/>
      <w:r w:rsidR="00305AF5">
        <w:t xml:space="preserve"> needed</w:t>
      </w:r>
    </w:p>
  </w:comment>
  <w:comment w:id="341" w:author="Microsoft Office User" w:date="2017-07-17T15:01:00Z" w:initials="Office">
    <w:p w14:paraId="42FF7180" w14:textId="351C9427" w:rsidR="007724A7" w:rsidRDefault="007724A7">
      <w:pPr>
        <w:pStyle w:val="CommentText"/>
      </w:pPr>
      <w:r>
        <w:rPr>
          <w:rStyle w:val="CommentReference"/>
        </w:rPr>
        <w:annotationRef/>
      </w:r>
      <w:proofErr w:type="spellStart"/>
      <w:r>
        <w:t>Pval</w:t>
      </w:r>
      <w:proofErr w:type="spellEnd"/>
      <w:r>
        <w:t xml:space="preserve"> needed</w:t>
      </w:r>
    </w:p>
  </w:comment>
  <w:comment w:id="348" w:author="Microsoft Office User" w:date="2017-01-28T14:03:00Z" w:initials="Office">
    <w:p w14:paraId="4E55D6FC" w14:textId="29B60192" w:rsidR="00C94253" w:rsidRDefault="00C94253">
      <w:pPr>
        <w:pStyle w:val="CommentText"/>
      </w:pPr>
      <w:r>
        <w:rPr>
          <w:rStyle w:val="CommentReference"/>
        </w:rPr>
        <w:annotationRef/>
      </w:r>
      <w:r>
        <w:t>Insert citation</w:t>
      </w:r>
    </w:p>
  </w:comment>
  <w:comment w:id="362" w:author="Dave Bridges" w:date="2017-05-08T18:55:00Z" w:initials="DB">
    <w:p w14:paraId="77F70526" w14:textId="52E8F8BD" w:rsidR="004E0CEB" w:rsidRDefault="004E0CEB">
      <w:pPr>
        <w:pStyle w:val="CommentText"/>
      </w:pPr>
      <w:r>
        <w:rPr>
          <w:rStyle w:val="CommentReference"/>
        </w:rPr>
        <w:annotationRef/>
      </w:r>
      <w:r>
        <w:t xml:space="preserve">Are these exact numbers?  Wherever you want this to be shown, can you </w:t>
      </w:r>
      <w:r w:rsidR="0003545C">
        <w:t>write in the script “Reduced XXX, p=XXX” to remind me to actually calculate this correctly?</w:t>
      </w:r>
    </w:p>
  </w:comment>
  <w:comment w:id="363" w:author="Microsoft Office User" w:date="2017-07-17T16:03:00Z" w:initials="Office">
    <w:p w14:paraId="19CAB305" w14:textId="26DA32BF" w:rsidR="00A7582B" w:rsidRDefault="00A7582B">
      <w:pPr>
        <w:pStyle w:val="CommentText"/>
      </w:pPr>
      <w:r>
        <w:rPr>
          <w:rStyle w:val="CommentReference"/>
        </w:rPr>
        <w:annotationRef/>
      </w:r>
      <w:r>
        <w:t>I have done this for GIR and EGP now, just let me know when you get a chance to update the script to reflect this and I will add it into the manuscript here. Thanks!</w:t>
      </w:r>
    </w:p>
  </w:comment>
  <w:comment w:id="370" w:author="Microsoft Office User" w:date="2017-07-17T15:43:00Z" w:initials="Office">
    <w:p w14:paraId="19CF17C4" w14:textId="7D588DB4" w:rsidR="00146EBC" w:rsidRDefault="00146EBC">
      <w:pPr>
        <w:pStyle w:val="CommentText"/>
      </w:pPr>
      <w:r>
        <w:rPr>
          <w:rStyle w:val="CommentReference"/>
        </w:rPr>
        <w:annotationRef/>
      </w:r>
      <w:r>
        <w:t>Not sure if this is correct, I think DB put this value in but not 100%</w:t>
      </w:r>
    </w:p>
  </w:comment>
  <w:comment w:id="377" w:author="Microsoft Office User" w:date="2017-05-17T14:19:00Z" w:initials="Office">
    <w:p w14:paraId="0C03A0A0" w14:textId="09A926FC" w:rsidR="000B0A44" w:rsidRDefault="000B0A44">
      <w:pPr>
        <w:pStyle w:val="CommentText"/>
      </w:pPr>
      <w:r>
        <w:rPr>
          <w:rStyle w:val="CommentReference"/>
        </w:rPr>
        <w:annotationRef/>
      </w:r>
      <w:r>
        <w:t>May put in supplement?</w:t>
      </w:r>
    </w:p>
  </w:comment>
  <w:comment w:id="381" w:author="Microsoft Office User" w:date="2017-07-17T16:13:00Z" w:initials="Office">
    <w:p w14:paraId="2A9CC0BC" w14:textId="0E0E8E8E" w:rsidR="005A6A0D" w:rsidRDefault="005A6A0D">
      <w:pPr>
        <w:pStyle w:val="CommentText"/>
      </w:pPr>
      <w:r>
        <w:rPr>
          <w:rStyle w:val="CommentReference"/>
        </w:rPr>
        <w:annotationRef/>
      </w:r>
      <w:r>
        <w:t>cite</w:t>
      </w:r>
    </w:p>
  </w:comment>
  <w:comment w:id="385" w:author="Microsoft Office User" w:date="2017-01-28T14:25:00Z" w:initials="Office">
    <w:p w14:paraId="29A3AA33" w14:textId="7CC05FEB" w:rsidR="00372F30" w:rsidRDefault="00372F30">
      <w:pPr>
        <w:pStyle w:val="CommentText"/>
      </w:pPr>
      <w:r>
        <w:rPr>
          <w:rStyle w:val="CommentReference"/>
        </w:rPr>
        <w:annotationRef/>
      </w:r>
      <w:r>
        <w:t>Insert p-value</w:t>
      </w:r>
    </w:p>
  </w:comment>
  <w:comment w:id="405" w:author="Microsoft Office User" w:date="2017-01-28T14:25:00Z" w:initials="Office">
    <w:p w14:paraId="7B2CAB96" w14:textId="2E34393A" w:rsidR="00372F30" w:rsidRDefault="00372F30">
      <w:pPr>
        <w:pStyle w:val="CommentText"/>
      </w:pPr>
      <w:r>
        <w:rPr>
          <w:rStyle w:val="CommentReference"/>
        </w:rPr>
        <w:annotationRef/>
      </w:r>
      <w:proofErr w:type="spellStart"/>
      <w:r>
        <w:t>Disucss</w:t>
      </w:r>
      <w:proofErr w:type="spellEnd"/>
      <w:r>
        <w:t xml:space="preserve"> trichrome findings here</w:t>
      </w:r>
      <w:r w:rsidR="008631C2">
        <w:t xml:space="preserve"> if warranted</w:t>
      </w:r>
      <w:r>
        <w:t>.</w:t>
      </w:r>
    </w:p>
  </w:comment>
  <w:comment w:id="418" w:author="Microsoft Office User" w:date="2017-07-17T17:01:00Z" w:initials="Office">
    <w:p w14:paraId="4C37C0D4" w14:textId="1E5C5B42" w:rsidR="00255829" w:rsidRDefault="00255829">
      <w:pPr>
        <w:pStyle w:val="CommentText"/>
      </w:pPr>
      <w:r>
        <w:rPr>
          <w:rStyle w:val="CommentReference"/>
        </w:rPr>
        <w:annotationRef/>
      </w:r>
      <w:proofErr w:type="gramStart"/>
      <w:r>
        <w:t>There  are</w:t>
      </w:r>
      <w:proofErr w:type="gramEnd"/>
      <w:r>
        <w:t xml:space="preserve"> no stats associated with this script. </w:t>
      </w:r>
    </w:p>
  </w:comment>
  <w:comment w:id="428" w:author="Microsoft Office User" w:date="2017-07-17T16:59:00Z" w:initials="Office">
    <w:p w14:paraId="7B578398" w14:textId="67231E1B" w:rsidR="00E2033A" w:rsidRDefault="00E2033A">
      <w:pPr>
        <w:pStyle w:val="CommentText"/>
      </w:pPr>
      <w:r>
        <w:rPr>
          <w:rStyle w:val="CommentReference"/>
        </w:rPr>
        <w:annotationRef/>
      </w:r>
      <w:proofErr w:type="spellStart"/>
      <w:r>
        <w:t>pval</w:t>
      </w:r>
      <w:proofErr w:type="spellEnd"/>
    </w:p>
  </w:comment>
  <w:comment w:id="433" w:author="Microsoft Office User" w:date="2017-07-17T16:59:00Z" w:initials="Office">
    <w:p w14:paraId="7598685D" w14:textId="4A736CF7" w:rsidR="00E2033A" w:rsidRDefault="00E2033A">
      <w:pPr>
        <w:pStyle w:val="CommentText"/>
      </w:pPr>
      <w:r>
        <w:rPr>
          <w:rStyle w:val="CommentReference"/>
        </w:rPr>
        <w:annotationRef/>
      </w:r>
      <w:proofErr w:type="spellStart"/>
      <w:r>
        <w:t>pval</w:t>
      </w:r>
      <w:proofErr w:type="spellEnd"/>
    </w:p>
  </w:comment>
  <w:comment w:id="440" w:author="Microsoft Office User" w:date="2017-01-20T02:11:00Z" w:initials="Office">
    <w:p w14:paraId="4452D1E8" w14:textId="47BA23A7" w:rsidR="00567887" w:rsidRDefault="00567887">
      <w:pPr>
        <w:pStyle w:val="CommentText"/>
      </w:pPr>
      <w:r>
        <w:rPr>
          <w:rStyle w:val="CommentReference"/>
        </w:rPr>
        <w:annotationRef/>
      </w:r>
      <w:r>
        <w:t>RER in supplemental data?</w:t>
      </w:r>
    </w:p>
  </w:comment>
  <w:comment w:id="442" w:author="Microsoft Office User" w:date="2017-07-17T16:59:00Z" w:initials="Office">
    <w:p w14:paraId="78AA55A0" w14:textId="20EDC575" w:rsidR="00E2033A" w:rsidRDefault="00E2033A">
      <w:pPr>
        <w:pStyle w:val="CommentText"/>
      </w:pPr>
      <w:r>
        <w:rPr>
          <w:rStyle w:val="CommentReference"/>
        </w:rPr>
        <w:annotationRef/>
      </w:r>
      <w:proofErr w:type="spellStart"/>
      <w:r w:rsidR="00F10918">
        <w:t>P</w:t>
      </w:r>
      <w:r>
        <w:t>val</w:t>
      </w:r>
      <w:proofErr w:type="spellEnd"/>
      <w:r w:rsidR="00F10918">
        <w:t>—need a script for this one</w:t>
      </w:r>
    </w:p>
  </w:comment>
  <w:comment w:id="446" w:author="Microsoft Office User" w:date="2017-07-17T17:05:00Z" w:initials="Office">
    <w:p w14:paraId="79F2B8B4" w14:textId="723E08AB" w:rsidR="001C22CC" w:rsidRDefault="001C22CC">
      <w:pPr>
        <w:pStyle w:val="CommentText"/>
      </w:pPr>
      <w:r>
        <w:rPr>
          <w:rStyle w:val="CommentReference"/>
        </w:rPr>
        <w:annotationRef/>
      </w:r>
      <w:r>
        <w:t>Make sure this is correct when we image slides</w:t>
      </w:r>
    </w:p>
  </w:comment>
  <w:comment w:id="449" w:author="Dave Bridges" w:date="2017-01-20T15:16:00Z" w:initials="DB">
    <w:p w14:paraId="3EC0941D" w14:textId="5AE27563" w:rsidR="00FE4D5F" w:rsidRDefault="00FE4D5F">
      <w:pPr>
        <w:pStyle w:val="CommentText"/>
      </w:pPr>
      <w:r>
        <w:rPr>
          <w:rStyle w:val="CommentReference"/>
        </w:rPr>
        <w:annotationRef/>
      </w:r>
      <w:r w:rsidR="009D3CB8">
        <w:t>Talk about fat cell size in</w:t>
      </w:r>
      <w:r>
        <w:t>flammation stuff</w:t>
      </w:r>
    </w:p>
  </w:comment>
  <w:comment w:id="450" w:author="Microsoft Office User" w:date="2017-07-18T12:12:00Z" w:initials="Office">
    <w:p w14:paraId="3997967C" w14:textId="77D9BC06" w:rsidR="00A979ED" w:rsidRDefault="00A979ED">
      <w:pPr>
        <w:pStyle w:val="CommentText"/>
      </w:pPr>
      <w:r>
        <w:rPr>
          <w:rStyle w:val="CommentReference"/>
        </w:rPr>
        <w:annotationRef/>
      </w:r>
      <w:r>
        <w:t xml:space="preserve">I am going back and forth about whether to include information here on </w:t>
      </w:r>
      <w:proofErr w:type="spellStart"/>
      <w:r>
        <w:t>Lipe</w:t>
      </w:r>
      <w:proofErr w:type="spellEnd"/>
      <w:r>
        <w:t xml:space="preserve">, </w:t>
      </w:r>
      <w:proofErr w:type="spellStart"/>
      <w:r>
        <w:t>Lpl</w:t>
      </w:r>
      <w:proofErr w:type="spellEnd"/>
      <w:r>
        <w:t xml:space="preserve">, </w:t>
      </w:r>
      <w:r w:rsidR="00D84886">
        <w:t xml:space="preserve">and </w:t>
      </w:r>
      <w:r w:rsidR="0097704B">
        <w:t>Pde3b/adrb3</w:t>
      </w:r>
      <w:r w:rsidR="000C560C">
        <w:t xml:space="preserve"> since they are</w:t>
      </w:r>
      <w:r w:rsidR="0097704B">
        <w:t xml:space="preserve"> either not changing at all in any case or are inconsistent across different mouse/cell experiments. I am leaning towards putting them in supplementary data and then mentioning in the discussion. What do you think?</w:t>
      </w:r>
    </w:p>
  </w:comment>
  <w:comment w:id="451" w:author="Microsoft Office User" w:date="2017-07-13T16:00:00Z" w:initials="Office">
    <w:p w14:paraId="5C99A5C3" w14:textId="78CB0225" w:rsidR="00DD4CD8" w:rsidRDefault="00DD4CD8">
      <w:pPr>
        <w:pStyle w:val="CommentText"/>
      </w:pPr>
      <w:r>
        <w:rPr>
          <w:rStyle w:val="CommentReference"/>
        </w:rPr>
        <w:annotationRef/>
      </w:r>
      <w:r>
        <w:t>cite</w:t>
      </w:r>
    </w:p>
  </w:comment>
  <w:comment w:id="458" w:author="Microsoft Office User" w:date="2017-07-18T11:18:00Z" w:initials="Office">
    <w:p w14:paraId="67984F1A" w14:textId="6823C125" w:rsidR="00A14D1A" w:rsidRDefault="00A14D1A">
      <w:pPr>
        <w:pStyle w:val="CommentText"/>
      </w:pPr>
      <w:r>
        <w:rPr>
          <w:rStyle w:val="CommentReference"/>
        </w:rPr>
        <w:annotationRef/>
      </w:r>
      <w:r>
        <w:t>ins</w:t>
      </w:r>
      <w:r w:rsidR="00215849">
        <w:t>e</w:t>
      </w:r>
      <w:r>
        <w:t xml:space="preserve">rt </w:t>
      </w:r>
      <w:proofErr w:type="spellStart"/>
      <w:r>
        <w:t>pval</w:t>
      </w:r>
      <w:proofErr w:type="spellEnd"/>
    </w:p>
  </w:comment>
  <w:comment w:id="460" w:author="Microsoft Office User" w:date="2017-07-18T11:18:00Z" w:initials="Office">
    <w:p w14:paraId="23749535" w14:textId="3EB59AA2" w:rsidR="00A14D1A" w:rsidRDefault="00A14D1A">
      <w:pPr>
        <w:pStyle w:val="CommentText"/>
      </w:pPr>
      <w:r>
        <w:rPr>
          <w:rStyle w:val="CommentReference"/>
        </w:rPr>
        <w:annotationRef/>
      </w:r>
      <w:r>
        <w:t>i</w:t>
      </w:r>
      <w:r w:rsidR="00215849">
        <w:t>n</w:t>
      </w:r>
      <w:r>
        <w:t xml:space="preserve">sert </w:t>
      </w:r>
      <w:proofErr w:type="spellStart"/>
      <w:r>
        <w:t>pval</w:t>
      </w:r>
      <w:proofErr w:type="spellEnd"/>
    </w:p>
  </w:comment>
  <w:comment w:id="467" w:author="Microsoft Office User" w:date="2017-07-18T11:19:00Z" w:initials="Office">
    <w:p w14:paraId="59EA88D0" w14:textId="3D9AF51A" w:rsidR="00834FC4" w:rsidRDefault="00834FC4">
      <w:pPr>
        <w:pStyle w:val="CommentText"/>
      </w:pPr>
      <w:r>
        <w:rPr>
          <w:rStyle w:val="CommentReference"/>
        </w:rPr>
        <w:annotationRef/>
      </w:r>
      <w:r>
        <w:t xml:space="preserve">insert </w:t>
      </w:r>
      <w:proofErr w:type="spellStart"/>
      <w:r>
        <w:t>pval</w:t>
      </w:r>
      <w:proofErr w:type="spellEnd"/>
    </w:p>
  </w:comment>
  <w:comment w:id="469" w:author="Microsoft Office User" w:date="2017-07-18T11:20:00Z" w:initials="Office">
    <w:p w14:paraId="7CB9CA79" w14:textId="5F81AC78" w:rsidR="00834FC4" w:rsidRDefault="00834FC4">
      <w:pPr>
        <w:pStyle w:val="CommentText"/>
      </w:pPr>
      <w:r>
        <w:rPr>
          <w:rStyle w:val="CommentReference"/>
        </w:rPr>
        <w:annotationRef/>
      </w:r>
      <w:r>
        <w:t xml:space="preserve">insert </w:t>
      </w:r>
      <w:proofErr w:type="spellStart"/>
      <w:r>
        <w:t>pval</w:t>
      </w:r>
      <w:proofErr w:type="spellEnd"/>
    </w:p>
  </w:comment>
  <w:comment w:id="471" w:author="Microsoft Office User" w:date="2017-01-28T14:23:00Z" w:initials="Office">
    <w:p w14:paraId="537BF7F1" w14:textId="74F85379" w:rsidR="00372F30" w:rsidRDefault="00372F30">
      <w:pPr>
        <w:pStyle w:val="CommentText"/>
      </w:pPr>
      <w:r>
        <w:rPr>
          <w:rStyle w:val="CommentReference"/>
        </w:rPr>
        <w:annotationRef/>
      </w:r>
      <w:r>
        <w:t>Insert p-value</w:t>
      </w:r>
    </w:p>
  </w:comment>
  <w:comment w:id="474" w:author="Microsoft Office User" w:date="2017-07-18T12:06:00Z" w:initials="Office">
    <w:p w14:paraId="529555AD" w14:textId="00A59B21" w:rsidR="003A5F27" w:rsidRDefault="003A5F27">
      <w:pPr>
        <w:pStyle w:val="CommentText"/>
      </w:pPr>
      <w:r>
        <w:rPr>
          <w:rStyle w:val="CommentReference"/>
        </w:rPr>
        <w:annotationRef/>
      </w:r>
      <w:r>
        <w:t xml:space="preserve">Insert </w:t>
      </w:r>
      <w:proofErr w:type="spellStart"/>
      <w:r>
        <w:t>pval</w:t>
      </w:r>
      <w:proofErr w:type="spellEnd"/>
    </w:p>
  </w:comment>
  <w:comment w:id="477" w:author="Microsoft Office User" w:date="2017-07-18T12:06:00Z" w:initials="Office">
    <w:p w14:paraId="7298D3C5" w14:textId="02DF7B99" w:rsidR="003A5F27" w:rsidRDefault="003A5F27">
      <w:pPr>
        <w:pStyle w:val="CommentText"/>
      </w:pPr>
      <w:r>
        <w:rPr>
          <w:rStyle w:val="CommentReference"/>
        </w:rPr>
        <w:annotationRef/>
      </w:r>
      <w:r>
        <w:t xml:space="preserve">Insert </w:t>
      </w:r>
      <w:proofErr w:type="spellStart"/>
      <w:r>
        <w:t>pval</w:t>
      </w:r>
      <w:proofErr w:type="spellEnd"/>
    </w:p>
  </w:comment>
  <w:comment w:id="484" w:author="Microsoft Office User" w:date="2017-07-14T15:07:00Z" w:initials="Office">
    <w:p w14:paraId="7DF3829E" w14:textId="6B42C4F4" w:rsidR="00850A4C" w:rsidRDefault="00850A4C">
      <w:pPr>
        <w:pStyle w:val="CommentText"/>
      </w:pPr>
      <w:r>
        <w:rPr>
          <w:rStyle w:val="CommentReference"/>
        </w:rPr>
        <w:annotationRef/>
      </w:r>
      <w:r>
        <w:t>May not need here if in methods section</w:t>
      </w:r>
    </w:p>
  </w:comment>
  <w:comment w:id="516" w:author="Microsoft Office User" w:date="2017-07-18T11:58:00Z" w:initials="Office">
    <w:p w14:paraId="61510CD3" w14:textId="4888DB36" w:rsidR="006066A2" w:rsidRDefault="006066A2">
      <w:pPr>
        <w:pStyle w:val="CommentText"/>
      </w:pPr>
      <w:r>
        <w:rPr>
          <w:rStyle w:val="CommentReference"/>
        </w:rPr>
        <w:annotationRef/>
      </w:r>
      <w:r>
        <w:t xml:space="preserve">Insert </w:t>
      </w:r>
      <w:proofErr w:type="spellStart"/>
      <w:r>
        <w:t>pval</w:t>
      </w:r>
      <w:proofErr w:type="spellEnd"/>
    </w:p>
  </w:comment>
  <w:comment w:id="539" w:author="Microsoft Office User" w:date="2017-01-20T14:44:00Z" w:initials="Office">
    <w:p w14:paraId="4A4BAC83" w14:textId="1F87F7BE" w:rsidR="00CB723C" w:rsidRDefault="00CB723C">
      <w:pPr>
        <w:pStyle w:val="CommentText"/>
      </w:pPr>
      <w:r>
        <w:rPr>
          <w:rStyle w:val="CommentReference"/>
        </w:rPr>
        <w:annotationRef/>
      </w:r>
      <w:r>
        <w:t>Will add more here when I get western info for HSL and phosphor proteins</w:t>
      </w:r>
    </w:p>
  </w:comment>
  <w:comment w:id="538" w:author="Microsoft Office User" w:date="2017-07-14T15:43:00Z" w:initials="Office">
    <w:p w14:paraId="4D2C44EA" w14:textId="03498D52" w:rsidR="00354C68" w:rsidRDefault="00354C68">
      <w:pPr>
        <w:pStyle w:val="CommentText"/>
      </w:pPr>
      <w:r>
        <w:rPr>
          <w:rStyle w:val="CommentReference"/>
        </w:rPr>
        <w:annotationRef/>
      </w:r>
      <w:r>
        <w:t xml:space="preserve">Need to either state what is </w:t>
      </w:r>
      <w:proofErr w:type="spellStart"/>
      <w:r>
        <w:t>happeneing</w:t>
      </w:r>
      <w:proofErr w:type="spellEnd"/>
      <w:r>
        <w:t xml:space="preserve"> with other genes or put in supplemental </w:t>
      </w:r>
      <w:r w:rsidR="00DB26D1">
        <w:t>****</w:t>
      </w:r>
    </w:p>
  </w:comment>
  <w:comment w:id="540" w:author="Microsoft Office User" w:date="2017-07-13T16:04:00Z" w:initials="Office">
    <w:p w14:paraId="497E7D2D" w14:textId="61BD0093" w:rsidR="00D555D6" w:rsidRDefault="00D555D6">
      <w:pPr>
        <w:pStyle w:val="CommentText"/>
      </w:pPr>
      <w:r>
        <w:rPr>
          <w:rStyle w:val="CommentReference"/>
        </w:rPr>
        <w:annotationRef/>
      </w:r>
      <w:r>
        <w:t>Insert figure location</w:t>
      </w:r>
    </w:p>
  </w:comment>
  <w:comment w:id="543" w:author="Microsoft Office User" w:date="2017-01-28T14:23:00Z" w:initials="Office">
    <w:p w14:paraId="74BB3B6B" w14:textId="3D366699" w:rsidR="00372F30" w:rsidRDefault="00372F30">
      <w:pPr>
        <w:pStyle w:val="CommentText"/>
      </w:pPr>
      <w:r>
        <w:rPr>
          <w:rStyle w:val="CommentReference"/>
        </w:rPr>
        <w:annotationRef/>
      </w:r>
      <w:r>
        <w:t>Insert p-value</w:t>
      </w:r>
    </w:p>
  </w:comment>
  <w:comment w:id="565" w:author="Microsoft Office User" w:date="2017-02-13T11:30:00Z" w:initials="Office">
    <w:p w14:paraId="755FC8B7" w14:textId="2CE6D898" w:rsidR="00CB44C6" w:rsidRDefault="00CB44C6">
      <w:pPr>
        <w:pStyle w:val="CommentText"/>
      </w:pPr>
      <w:r>
        <w:rPr>
          <w:rStyle w:val="CommentReference"/>
        </w:rPr>
        <w:annotationRef/>
      </w:r>
      <w:r>
        <w:t>cite</w:t>
      </w:r>
    </w:p>
  </w:comment>
  <w:comment w:id="566" w:author="Microsoft Office User" w:date="2017-02-13T11:30:00Z" w:initials="Office">
    <w:p w14:paraId="2F100FB1" w14:textId="50C79851" w:rsidR="00CB44C6" w:rsidRDefault="00CB44C6">
      <w:pPr>
        <w:pStyle w:val="CommentText"/>
      </w:pPr>
      <w:r>
        <w:rPr>
          <w:rStyle w:val="CommentReference"/>
        </w:rPr>
        <w:annotationRef/>
      </w:r>
      <w:r>
        <w:t>cite</w:t>
      </w:r>
    </w:p>
  </w:comment>
  <w:comment w:id="567" w:author="Microsoft Office User" w:date="2017-02-13T11:30:00Z" w:initials="Office">
    <w:p w14:paraId="142B478D" w14:textId="3EED8096" w:rsidR="00CB44C6" w:rsidRDefault="00CB44C6">
      <w:pPr>
        <w:pStyle w:val="CommentText"/>
      </w:pPr>
      <w:r>
        <w:rPr>
          <w:rStyle w:val="CommentReference"/>
        </w:rPr>
        <w:annotationRef/>
      </w:r>
      <w:r>
        <w:t>cite</w:t>
      </w:r>
    </w:p>
  </w:comment>
  <w:comment w:id="568" w:author="Microsoft Office User" w:date="2017-02-13T11:30:00Z" w:initials="Office">
    <w:p w14:paraId="386AD767" w14:textId="3E29FA21" w:rsidR="00CB44C6" w:rsidRDefault="00CB44C6">
      <w:pPr>
        <w:pStyle w:val="CommentText"/>
      </w:pPr>
      <w:r>
        <w:rPr>
          <w:rStyle w:val="CommentReference"/>
        </w:rPr>
        <w:annotationRef/>
      </w:r>
      <w:r>
        <w:t>cite</w:t>
      </w:r>
    </w:p>
  </w:comment>
  <w:comment w:id="569" w:author="Dave Bridges" w:date="2017-02-15T14:23:00Z" w:initials="DB">
    <w:p w14:paraId="0D8EE7F7" w14:textId="5BB940AD" w:rsidR="00AE79F4" w:rsidRDefault="00AE79F4">
      <w:pPr>
        <w:pStyle w:val="CommentText"/>
      </w:pPr>
      <w:r>
        <w:rPr>
          <w:rStyle w:val="CommentReference"/>
        </w:rPr>
        <w:annotationRef/>
      </w:r>
      <w:r>
        <w:t>ref needed</w:t>
      </w:r>
    </w:p>
  </w:comment>
  <w:comment w:id="583" w:author="Microsoft Office User" w:date="2017-07-18T13:02:00Z" w:initials="Office">
    <w:p w14:paraId="36BFD7C7" w14:textId="529411AB" w:rsidR="005104B1" w:rsidRDefault="005104B1">
      <w:pPr>
        <w:pStyle w:val="CommentText"/>
      </w:pPr>
      <w:r>
        <w:rPr>
          <w:rStyle w:val="CommentReference"/>
        </w:rPr>
        <w:annotationRef/>
      </w:r>
      <w:r>
        <w:t>cite</w:t>
      </w:r>
    </w:p>
  </w:comment>
  <w:comment w:id="591" w:author="Microsoft Office User" w:date="2017-07-18T13:08:00Z" w:initials="Office">
    <w:p w14:paraId="552C117C" w14:textId="71C884A4" w:rsidR="000704C3" w:rsidRDefault="000704C3">
      <w:pPr>
        <w:pStyle w:val="CommentText"/>
      </w:pPr>
      <w:r>
        <w:rPr>
          <w:rStyle w:val="CommentReference"/>
        </w:rPr>
        <w:annotationRef/>
      </w:r>
      <w:r>
        <w:t xml:space="preserve">possibly put in cell culture insulin signaling </w:t>
      </w:r>
      <w:r w:rsidR="00105966">
        <w:t>data here</w:t>
      </w:r>
    </w:p>
  </w:comment>
  <w:comment w:id="595" w:author="Microsoft Office User" w:date="2017-07-18T13:39:00Z" w:initials="Office">
    <w:p w14:paraId="22408EF7" w14:textId="61D00281" w:rsidR="00D40377" w:rsidRDefault="00D40377">
      <w:pPr>
        <w:pStyle w:val="CommentText"/>
      </w:pPr>
      <w:r>
        <w:rPr>
          <w:rStyle w:val="CommentReference"/>
        </w:rPr>
        <w:annotationRef/>
      </w:r>
      <w:r>
        <w:t>cite</w:t>
      </w:r>
    </w:p>
  </w:comment>
  <w:comment w:id="603" w:author="Microsoft Office User" w:date="2017-02-13T11:52:00Z" w:initials="Office">
    <w:p w14:paraId="57FAFBC4" w14:textId="4C3D8F56" w:rsidR="00B32E07" w:rsidRDefault="00B32E07">
      <w:pPr>
        <w:pStyle w:val="CommentText"/>
      </w:pPr>
      <w:r>
        <w:rPr>
          <w:rStyle w:val="CommentReference"/>
        </w:rPr>
        <w:annotationRef/>
      </w:r>
      <w:r>
        <w:t>Cite a few papers for this</w:t>
      </w:r>
    </w:p>
  </w:comment>
  <w:comment w:id="606" w:author="Microsoft Office User" w:date="2017-02-13T12:31:00Z" w:initials="Office">
    <w:p w14:paraId="3B314F38" w14:textId="68350A56" w:rsidR="00012271" w:rsidRDefault="00012271">
      <w:pPr>
        <w:pStyle w:val="CommentText"/>
      </w:pPr>
      <w:r>
        <w:rPr>
          <w:rStyle w:val="CommentReference"/>
        </w:rPr>
        <w:annotationRef/>
      </w:r>
      <w:r>
        <w:t>cite</w:t>
      </w:r>
    </w:p>
  </w:comment>
  <w:comment w:id="607" w:author="Microsoft Office User" w:date="2017-02-13T12:27:00Z" w:initials="Office">
    <w:p w14:paraId="4053D1AD" w14:textId="097E527A" w:rsidR="00372758" w:rsidRDefault="00372758">
      <w:pPr>
        <w:pStyle w:val="CommentText"/>
      </w:pPr>
      <w:r>
        <w:rPr>
          <w:rStyle w:val="CommentReference"/>
        </w:rPr>
        <w:annotationRef/>
      </w:r>
      <w:r>
        <w:t>cite</w:t>
      </w:r>
    </w:p>
  </w:comment>
  <w:comment w:id="609" w:author="Microsoft Office User" w:date="2017-02-13T12:27:00Z" w:initials="Office">
    <w:p w14:paraId="4E2ED7EE" w14:textId="0E598F97" w:rsidR="00372758" w:rsidRDefault="00372758">
      <w:pPr>
        <w:pStyle w:val="CommentText"/>
      </w:pPr>
      <w:r>
        <w:rPr>
          <w:rStyle w:val="CommentReference"/>
        </w:rPr>
        <w:annotationRef/>
      </w:r>
      <w:r>
        <w:t>cite</w:t>
      </w:r>
    </w:p>
  </w:comment>
  <w:comment w:id="611" w:author="Microsoft Office User" w:date="2017-02-13T12:27:00Z" w:initials="Office">
    <w:p w14:paraId="1CE649BB" w14:textId="000CC674" w:rsidR="00372758" w:rsidRDefault="00372758">
      <w:pPr>
        <w:pStyle w:val="CommentText"/>
      </w:pPr>
      <w:r>
        <w:rPr>
          <w:rStyle w:val="CommentReference"/>
        </w:rPr>
        <w:annotationRef/>
      </w:r>
      <w:r>
        <w:t>cite for both human and mice</w:t>
      </w:r>
    </w:p>
  </w:comment>
  <w:comment w:id="615" w:author="Microsoft Office User" w:date="2017-07-18T13:31:00Z" w:initials="Office">
    <w:p w14:paraId="7F3E8D58" w14:textId="1D06F01A" w:rsidR="001052AC" w:rsidRDefault="001052AC">
      <w:pPr>
        <w:pStyle w:val="CommentText"/>
      </w:pPr>
      <w:r>
        <w:rPr>
          <w:rStyle w:val="CommentReference"/>
        </w:rPr>
        <w:annotationRef/>
      </w:r>
      <w:r>
        <w:t>cite</w:t>
      </w:r>
    </w:p>
  </w:comment>
  <w:comment w:id="618" w:author="Dave Bridges" w:date="2017-02-15T14:27:00Z" w:initials="DB">
    <w:p w14:paraId="12D03912" w14:textId="35E719DD" w:rsidR="00AE79F4" w:rsidRDefault="00AE79F4">
      <w:pPr>
        <w:pStyle w:val="CommentText"/>
      </w:pPr>
      <w:r>
        <w:rPr>
          <w:rStyle w:val="CommentReference"/>
        </w:rPr>
        <w:annotationRef/>
      </w:r>
      <w:r>
        <w:t>Shulman papers</w:t>
      </w:r>
    </w:p>
  </w:comment>
  <w:comment w:id="619" w:author="Microsoft Office User" w:date="2017-02-13T12:57:00Z" w:initials="Office">
    <w:p w14:paraId="092098D1" w14:textId="2614A52D" w:rsidR="00A04798" w:rsidRDefault="00A04798">
      <w:pPr>
        <w:pStyle w:val="CommentText"/>
      </w:pPr>
      <w:r>
        <w:rPr>
          <w:rStyle w:val="CommentReference"/>
        </w:rPr>
        <w:annotationRef/>
      </w:r>
      <w:r>
        <w:t>cite</w:t>
      </w:r>
    </w:p>
  </w:comment>
  <w:comment w:id="620" w:author="Microsoft Office User" w:date="2017-02-13T12:57:00Z" w:initials="Office">
    <w:p w14:paraId="01118598" w14:textId="3C7DD8D0" w:rsidR="00A04798" w:rsidRDefault="00A04798">
      <w:pPr>
        <w:pStyle w:val="CommentText"/>
      </w:pPr>
      <w:r>
        <w:rPr>
          <w:rStyle w:val="CommentReference"/>
        </w:rPr>
        <w:annotationRef/>
      </w:r>
      <w:r>
        <w:t>cite</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37E7F89" w15:done="0"/>
  <w15:commentEx w15:paraId="7AC37A3A" w15:done="0"/>
  <w15:commentEx w15:paraId="4D7971FF" w15:done="0"/>
  <w15:commentEx w15:paraId="52A66F65" w15:done="0"/>
  <w15:commentEx w15:paraId="39DA11BB" w15:done="0"/>
  <w15:commentEx w15:paraId="2E71C4AD" w15:done="0"/>
  <w15:commentEx w15:paraId="47173335" w15:done="0"/>
  <w15:commentEx w15:paraId="131C5BD0" w15:done="0"/>
  <w15:commentEx w15:paraId="25B6FA64" w15:done="0"/>
  <w15:commentEx w15:paraId="3C9D98E4" w15:done="0"/>
  <w15:commentEx w15:paraId="21549EDA" w15:done="0"/>
  <w15:commentEx w15:paraId="1479895A" w15:done="0"/>
  <w15:commentEx w15:paraId="64E055EF" w15:done="0"/>
  <w15:commentEx w15:paraId="1148F3BD" w15:done="0"/>
  <w15:commentEx w15:paraId="0066AD20" w15:done="0"/>
  <w15:commentEx w15:paraId="5CDECD30" w15:done="0"/>
  <w15:commentEx w15:paraId="0D9C6950" w15:done="0"/>
  <w15:commentEx w15:paraId="27F4F4D2" w15:done="0"/>
  <w15:commentEx w15:paraId="2687B60E" w15:done="0"/>
  <w15:commentEx w15:paraId="758B5E09" w15:done="0"/>
  <w15:commentEx w15:paraId="311CE392" w15:paraIdParent="758B5E09" w15:done="0"/>
  <w15:commentEx w15:paraId="774C3A90" w15:done="0"/>
  <w15:commentEx w15:paraId="3DDE4C61" w15:done="0"/>
  <w15:commentEx w15:paraId="2ED4C5D1" w15:done="0"/>
  <w15:commentEx w15:paraId="5A197858" w15:done="0"/>
  <w15:commentEx w15:paraId="25AD6BEE" w15:done="0"/>
  <w15:commentEx w15:paraId="053C818E" w15:done="0"/>
  <w15:commentEx w15:paraId="4556ACE6" w15:done="0"/>
  <w15:commentEx w15:paraId="42FF7180" w15:done="0"/>
  <w15:commentEx w15:paraId="4E55D6FC" w15:done="0"/>
  <w15:commentEx w15:paraId="77F70526" w15:done="0"/>
  <w15:commentEx w15:paraId="19CAB305" w15:paraIdParent="77F70526" w15:done="0"/>
  <w15:commentEx w15:paraId="19CF17C4" w15:done="0"/>
  <w15:commentEx w15:paraId="0C03A0A0" w15:done="0"/>
  <w15:commentEx w15:paraId="2A9CC0BC" w15:done="0"/>
  <w15:commentEx w15:paraId="29A3AA33" w15:done="0"/>
  <w15:commentEx w15:paraId="7B2CAB96" w15:done="0"/>
  <w15:commentEx w15:paraId="4C37C0D4" w15:done="0"/>
  <w15:commentEx w15:paraId="7B578398" w15:done="0"/>
  <w15:commentEx w15:paraId="7598685D" w15:done="0"/>
  <w15:commentEx w15:paraId="4452D1E8" w15:done="0"/>
  <w15:commentEx w15:paraId="78AA55A0" w15:done="0"/>
  <w15:commentEx w15:paraId="79F2B8B4" w15:done="0"/>
  <w15:commentEx w15:paraId="3EC0941D" w15:done="0"/>
  <w15:commentEx w15:paraId="3997967C" w15:done="0"/>
  <w15:commentEx w15:paraId="5C99A5C3" w15:done="0"/>
  <w15:commentEx w15:paraId="67984F1A" w15:done="0"/>
  <w15:commentEx w15:paraId="23749535" w15:done="0"/>
  <w15:commentEx w15:paraId="59EA88D0" w15:done="0"/>
  <w15:commentEx w15:paraId="7CB9CA79" w15:done="0"/>
  <w15:commentEx w15:paraId="537BF7F1" w15:done="0"/>
  <w15:commentEx w15:paraId="529555AD" w15:done="0"/>
  <w15:commentEx w15:paraId="7298D3C5" w15:done="0"/>
  <w15:commentEx w15:paraId="7DF3829E" w15:done="0"/>
  <w15:commentEx w15:paraId="61510CD3" w15:done="0"/>
  <w15:commentEx w15:paraId="4A4BAC83" w15:done="0"/>
  <w15:commentEx w15:paraId="4D2C44EA" w15:done="0"/>
  <w15:commentEx w15:paraId="497E7D2D" w15:done="0"/>
  <w15:commentEx w15:paraId="74BB3B6B" w15:done="0"/>
  <w15:commentEx w15:paraId="755FC8B7" w15:done="0"/>
  <w15:commentEx w15:paraId="2F100FB1" w15:done="0"/>
  <w15:commentEx w15:paraId="142B478D" w15:done="0"/>
  <w15:commentEx w15:paraId="386AD767" w15:done="0"/>
  <w15:commentEx w15:paraId="0D8EE7F7" w15:done="0"/>
  <w15:commentEx w15:paraId="36BFD7C7" w15:done="0"/>
  <w15:commentEx w15:paraId="552C117C" w15:done="0"/>
  <w15:commentEx w15:paraId="22408EF7" w15:done="0"/>
  <w15:commentEx w15:paraId="57FAFBC4" w15:done="0"/>
  <w15:commentEx w15:paraId="3B314F38" w15:done="0"/>
  <w15:commentEx w15:paraId="4053D1AD" w15:done="0"/>
  <w15:commentEx w15:paraId="4E2ED7EE" w15:done="0"/>
  <w15:commentEx w15:paraId="1CE649BB" w15:done="0"/>
  <w15:commentEx w15:paraId="7F3E8D58" w15:done="0"/>
  <w15:commentEx w15:paraId="12D03912" w15:done="0"/>
  <w15:commentEx w15:paraId="092098D1" w15:done="0"/>
  <w15:commentEx w15:paraId="01118598"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Calibri Light">
    <w:panose1 w:val="020F0302020204030204"/>
    <w:charset w:val="00"/>
    <w:family w:val="auto"/>
    <w:pitch w:val="variable"/>
    <w:sig w:usb0="A00002EF" w:usb1="4000207B" w:usb2="00000000" w:usb3="00000000" w:csb0="0000019F" w:csb1="00000000"/>
  </w:font>
  <w:font w:name="Arial">
    <w:panose1 w:val="020B0604020202020204"/>
    <w:charset w:val="00"/>
    <w:family w:val="auto"/>
    <w:pitch w:val="variable"/>
    <w:sig w:usb0="E0002AFF" w:usb1="C0007843" w:usb2="00000009" w:usb3="00000000" w:csb0="000001FF" w:csb1="00000000"/>
  </w:font>
  <w:font w:name="Helvetica">
    <w:panose1 w:val="00000000000000000000"/>
    <w:charset w:val="4D"/>
    <w:family w:val="swiss"/>
    <w:notTrueType/>
    <w:pitch w:val="variable"/>
    <w:sig w:usb0="00000003" w:usb1="00000000" w:usb2="00000000" w:usb3="00000000" w:csb0="00000001"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AD5539"/>
    <w:multiLevelType w:val="hybridMultilevel"/>
    <w:tmpl w:val="662AC8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9BB06C2"/>
    <w:multiLevelType w:val="hybridMultilevel"/>
    <w:tmpl w:val="CAA4AD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64DD33AC"/>
    <w:multiLevelType w:val="hybridMultilevel"/>
    <w:tmpl w:val="07CEEE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rosoft Office User">
    <w15:presenceInfo w15:providerId="None" w15:userId="Microsoft Office User"/>
  </w15:person>
  <w15:person w15:author="Dave Bridges">
    <w15:presenceInfo w15:providerId="Windows Live" w15:userId="4bc1184c43c78bb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proofState w:spelling="clean" w:grammar="clean"/>
  <w:trackRevisions/>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73495"/>
    <w:rsid w:val="00011801"/>
    <w:rsid w:val="000121EF"/>
    <w:rsid w:val="00012271"/>
    <w:rsid w:val="00023C6A"/>
    <w:rsid w:val="00026A0B"/>
    <w:rsid w:val="000271B6"/>
    <w:rsid w:val="0003045A"/>
    <w:rsid w:val="0003545C"/>
    <w:rsid w:val="00035700"/>
    <w:rsid w:val="00036A86"/>
    <w:rsid w:val="00053E04"/>
    <w:rsid w:val="00054F8A"/>
    <w:rsid w:val="00055153"/>
    <w:rsid w:val="000569DF"/>
    <w:rsid w:val="000630DD"/>
    <w:rsid w:val="00064776"/>
    <w:rsid w:val="00067455"/>
    <w:rsid w:val="000704C3"/>
    <w:rsid w:val="00073282"/>
    <w:rsid w:val="0007658D"/>
    <w:rsid w:val="00076888"/>
    <w:rsid w:val="00080C82"/>
    <w:rsid w:val="000930A7"/>
    <w:rsid w:val="000A0353"/>
    <w:rsid w:val="000A4359"/>
    <w:rsid w:val="000A74B0"/>
    <w:rsid w:val="000A7B19"/>
    <w:rsid w:val="000B0A44"/>
    <w:rsid w:val="000B1E71"/>
    <w:rsid w:val="000B4C29"/>
    <w:rsid w:val="000C20C5"/>
    <w:rsid w:val="000C2D45"/>
    <w:rsid w:val="000C3B57"/>
    <w:rsid w:val="000C560C"/>
    <w:rsid w:val="000D02A2"/>
    <w:rsid w:val="000D47AD"/>
    <w:rsid w:val="000D5336"/>
    <w:rsid w:val="000E42FD"/>
    <w:rsid w:val="000E5562"/>
    <w:rsid w:val="000E64CC"/>
    <w:rsid w:val="000E75DF"/>
    <w:rsid w:val="000F30D3"/>
    <w:rsid w:val="00101A0C"/>
    <w:rsid w:val="00102AE6"/>
    <w:rsid w:val="001052AC"/>
    <w:rsid w:val="00105966"/>
    <w:rsid w:val="00107E28"/>
    <w:rsid w:val="0011098A"/>
    <w:rsid w:val="00114910"/>
    <w:rsid w:val="00123D9D"/>
    <w:rsid w:val="00127384"/>
    <w:rsid w:val="00131C99"/>
    <w:rsid w:val="00134768"/>
    <w:rsid w:val="00137675"/>
    <w:rsid w:val="00140CE6"/>
    <w:rsid w:val="00146EBC"/>
    <w:rsid w:val="0015025A"/>
    <w:rsid w:val="00152294"/>
    <w:rsid w:val="00155148"/>
    <w:rsid w:val="00166860"/>
    <w:rsid w:val="001669B6"/>
    <w:rsid w:val="00173BF2"/>
    <w:rsid w:val="001825A7"/>
    <w:rsid w:val="0018286A"/>
    <w:rsid w:val="00183312"/>
    <w:rsid w:val="00191472"/>
    <w:rsid w:val="0019453D"/>
    <w:rsid w:val="00196E54"/>
    <w:rsid w:val="001C22CC"/>
    <w:rsid w:val="001D224D"/>
    <w:rsid w:val="001D5F06"/>
    <w:rsid w:val="001E37D2"/>
    <w:rsid w:val="001E535C"/>
    <w:rsid w:val="001E582E"/>
    <w:rsid w:val="001E66C4"/>
    <w:rsid w:val="001F2A82"/>
    <w:rsid w:val="001F75D4"/>
    <w:rsid w:val="00204D48"/>
    <w:rsid w:val="002061D0"/>
    <w:rsid w:val="002063A6"/>
    <w:rsid w:val="00210C84"/>
    <w:rsid w:val="00215849"/>
    <w:rsid w:val="00224DA7"/>
    <w:rsid w:val="002267D0"/>
    <w:rsid w:val="002314FC"/>
    <w:rsid w:val="00231FD5"/>
    <w:rsid w:val="00233448"/>
    <w:rsid w:val="00240C1C"/>
    <w:rsid w:val="0024487D"/>
    <w:rsid w:val="002479B0"/>
    <w:rsid w:val="00250376"/>
    <w:rsid w:val="00255829"/>
    <w:rsid w:val="00260B55"/>
    <w:rsid w:val="002611CB"/>
    <w:rsid w:val="002633D8"/>
    <w:rsid w:val="00267A5B"/>
    <w:rsid w:val="00271BB3"/>
    <w:rsid w:val="00272418"/>
    <w:rsid w:val="002874F0"/>
    <w:rsid w:val="0029021E"/>
    <w:rsid w:val="0029402D"/>
    <w:rsid w:val="002A443E"/>
    <w:rsid w:val="002A5073"/>
    <w:rsid w:val="002C609A"/>
    <w:rsid w:val="002C7060"/>
    <w:rsid w:val="002C7B71"/>
    <w:rsid w:val="002E3AD9"/>
    <w:rsid w:val="002E6E28"/>
    <w:rsid w:val="00300963"/>
    <w:rsid w:val="00305AF5"/>
    <w:rsid w:val="00310724"/>
    <w:rsid w:val="00313C04"/>
    <w:rsid w:val="003145E7"/>
    <w:rsid w:val="00314D54"/>
    <w:rsid w:val="00316F02"/>
    <w:rsid w:val="00324C25"/>
    <w:rsid w:val="00326112"/>
    <w:rsid w:val="0034365F"/>
    <w:rsid w:val="00350610"/>
    <w:rsid w:val="003534BC"/>
    <w:rsid w:val="00354461"/>
    <w:rsid w:val="00354C68"/>
    <w:rsid w:val="00360BF1"/>
    <w:rsid w:val="00363DED"/>
    <w:rsid w:val="00366FA3"/>
    <w:rsid w:val="00372755"/>
    <w:rsid w:val="00372758"/>
    <w:rsid w:val="00372F30"/>
    <w:rsid w:val="00383325"/>
    <w:rsid w:val="00386EB6"/>
    <w:rsid w:val="00387B82"/>
    <w:rsid w:val="003974C0"/>
    <w:rsid w:val="00397C20"/>
    <w:rsid w:val="003A1DC0"/>
    <w:rsid w:val="003A266B"/>
    <w:rsid w:val="003A2FE4"/>
    <w:rsid w:val="003A5F27"/>
    <w:rsid w:val="003B79B9"/>
    <w:rsid w:val="003C41CC"/>
    <w:rsid w:val="003E081E"/>
    <w:rsid w:val="003E3DBF"/>
    <w:rsid w:val="003E5315"/>
    <w:rsid w:val="003E5CBE"/>
    <w:rsid w:val="003E5E79"/>
    <w:rsid w:val="003E7C21"/>
    <w:rsid w:val="003F1693"/>
    <w:rsid w:val="004205E6"/>
    <w:rsid w:val="00420BAA"/>
    <w:rsid w:val="004329A2"/>
    <w:rsid w:val="00442BC1"/>
    <w:rsid w:val="0045045C"/>
    <w:rsid w:val="00461855"/>
    <w:rsid w:val="00471634"/>
    <w:rsid w:val="00472706"/>
    <w:rsid w:val="00481EB2"/>
    <w:rsid w:val="00485915"/>
    <w:rsid w:val="0048623D"/>
    <w:rsid w:val="00486FEB"/>
    <w:rsid w:val="00487B74"/>
    <w:rsid w:val="004A5E48"/>
    <w:rsid w:val="004B16AF"/>
    <w:rsid w:val="004B4E2F"/>
    <w:rsid w:val="004C0A2B"/>
    <w:rsid w:val="004C1A5F"/>
    <w:rsid w:val="004C2B87"/>
    <w:rsid w:val="004E0CEB"/>
    <w:rsid w:val="004E4E85"/>
    <w:rsid w:val="004E70A0"/>
    <w:rsid w:val="004F7267"/>
    <w:rsid w:val="005037E7"/>
    <w:rsid w:val="00510496"/>
    <w:rsid w:val="005104B1"/>
    <w:rsid w:val="00522C09"/>
    <w:rsid w:val="0053656B"/>
    <w:rsid w:val="005370ED"/>
    <w:rsid w:val="00537182"/>
    <w:rsid w:val="00541DF0"/>
    <w:rsid w:val="00546DA6"/>
    <w:rsid w:val="005647A8"/>
    <w:rsid w:val="00567887"/>
    <w:rsid w:val="005825E1"/>
    <w:rsid w:val="00590287"/>
    <w:rsid w:val="00590707"/>
    <w:rsid w:val="005920A2"/>
    <w:rsid w:val="00594709"/>
    <w:rsid w:val="005A56DF"/>
    <w:rsid w:val="005A6A0D"/>
    <w:rsid w:val="005B3B55"/>
    <w:rsid w:val="005B3CB7"/>
    <w:rsid w:val="005B74E1"/>
    <w:rsid w:val="005C652C"/>
    <w:rsid w:val="005D752F"/>
    <w:rsid w:val="005E61F3"/>
    <w:rsid w:val="005F037C"/>
    <w:rsid w:val="005F7122"/>
    <w:rsid w:val="00600D9E"/>
    <w:rsid w:val="00603402"/>
    <w:rsid w:val="006066A2"/>
    <w:rsid w:val="0060769C"/>
    <w:rsid w:val="00612CE6"/>
    <w:rsid w:val="00621EDB"/>
    <w:rsid w:val="0062315D"/>
    <w:rsid w:val="00624A74"/>
    <w:rsid w:val="00627CF3"/>
    <w:rsid w:val="0063077D"/>
    <w:rsid w:val="006322C2"/>
    <w:rsid w:val="00632E3F"/>
    <w:rsid w:val="00633BB2"/>
    <w:rsid w:val="0064019A"/>
    <w:rsid w:val="00642BDD"/>
    <w:rsid w:val="0064405D"/>
    <w:rsid w:val="00656421"/>
    <w:rsid w:val="00663180"/>
    <w:rsid w:val="00672D5C"/>
    <w:rsid w:val="006860F0"/>
    <w:rsid w:val="00687875"/>
    <w:rsid w:val="006A475E"/>
    <w:rsid w:val="006B18E4"/>
    <w:rsid w:val="006B237B"/>
    <w:rsid w:val="006B351B"/>
    <w:rsid w:val="006C0BFE"/>
    <w:rsid w:val="006E12A6"/>
    <w:rsid w:val="006E2EF1"/>
    <w:rsid w:val="006E32EE"/>
    <w:rsid w:val="006E4062"/>
    <w:rsid w:val="006F2C91"/>
    <w:rsid w:val="006F6BBD"/>
    <w:rsid w:val="00702B59"/>
    <w:rsid w:val="00703169"/>
    <w:rsid w:val="00706144"/>
    <w:rsid w:val="007069CE"/>
    <w:rsid w:val="00711CDF"/>
    <w:rsid w:val="00712BC9"/>
    <w:rsid w:val="007176B8"/>
    <w:rsid w:val="00724905"/>
    <w:rsid w:val="0072578B"/>
    <w:rsid w:val="00733364"/>
    <w:rsid w:val="00751CFD"/>
    <w:rsid w:val="007575E6"/>
    <w:rsid w:val="007724A7"/>
    <w:rsid w:val="00776554"/>
    <w:rsid w:val="00776581"/>
    <w:rsid w:val="0078545C"/>
    <w:rsid w:val="00787132"/>
    <w:rsid w:val="00793930"/>
    <w:rsid w:val="00793D2F"/>
    <w:rsid w:val="007978A8"/>
    <w:rsid w:val="007A2749"/>
    <w:rsid w:val="007A58EB"/>
    <w:rsid w:val="007A6CC9"/>
    <w:rsid w:val="007B09BB"/>
    <w:rsid w:val="007B1901"/>
    <w:rsid w:val="007B4DC9"/>
    <w:rsid w:val="007B62CF"/>
    <w:rsid w:val="007B76B7"/>
    <w:rsid w:val="007C485A"/>
    <w:rsid w:val="007C6BD9"/>
    <w:rsid w:val="007D159C"/>
    <w:rsid w:val="007E0200"/>
    <w:rsid w:val="007E4B44"/>
    <w:rsid w:val="00801511"/>
    <w:rsid w:val="00807CEF"/>
    <w:rsid w:val="00813742"/>
    <w:rsid w:val="00822ACC"/>
    <w:rsid w:val="00824F44"/>
    <w:rsid w:val="008254B0"/>
    <w:rsid w:val="00830364"/>
    <w:rsid w:val="00830B0C"/>
    <w:rsid w:val="00831CC3"/>
    <w:rsid w:val="00832CF5"/>
    <w:rsid w:val="00833589"/>
    <w:rsid w:val="00833B9D"/>
    <w:rsid w:val="00834FC4"/>
    <w:rsid w:val="00840872"/>
    <w:rsid w:val="008436A6"/>
    <w:rsid w:val="008448EF"/>
    <w:rsid w:val="00845F52"/>
    <w:rsid w:val="00850A4C"/>
    <w:rsid w:val="008516FB"/>
    <w:rsid w:val="00852E02"/>
    <w:rsid w:val="00853FDE"/>
    <w:rsid w:val="008607FC"/>
    <w:rsid w:val="00860FD1"/>
    <w:rsid w:val="0086228C"/>
    <w:rsid w:val="008631C2"/>
    <w:rsid w:val="00867D65"/>
    <w:rsid w:val="00873530"/>
    <w:rsid w:val="008743C7"/>
    <w:rsid w:val="00875A27"/>
    <w:rsid w:val="00877762"/>
    <w:rsid w:val="00881ECD"/>
    <w:rsid w:val="00883597"/>
    <w:rsid w:val="00883A07"/>
    <w:rsid w:val="0088611F"/>
    <w:rsid w:val="00887944"/>
    <w:rsid w:val="008943A7"/>
    <w:rsid w:val="008A4288"/>
    <w:rsid w:val="008B6CAB"/>
    <w:rsid w:val="008B71EA"/>
    <w:rsid w:val="008B7F23"/>
    <w:rsid w:val="008C3E9A"/>
    <w:rsid w:val="008C41F3"/>
    <w:rsid w:val="008D3DC3"/>
    <w:rsid w:val="008D6B15"/>
    <w:rsid w:val="008E232E"/>
    <w:rsid w:val="008F39C5"/>
    <w:rsid w:val="00900242"/>
    <w:rsid w:val="00900B8C"/>
    <w:rsid w:val="00903291"/>
    <w:rsid w:val="00914D17"/>
    <w:rsid w:val="0093161D"/>
    <w:rsid w:val="009328A5"/>
    <w:rsid w:val="0095015B"/>
    <w:rsid w:val="00952BDA"/>
    <w:rsid w:val="0096431C"/>
    <w:rsid w:val="00966BFA"/>
    <w:rsid w:val="009706A0"/>
    <w:rsid w:val="00970F9D"/>
    <w:rsid w:val="009714AF"/>
    <w:rsid w:val="00976FAB"/>
    <w:rsid w:val="0097704B"/>
    <w:rsid w:val="00982B9A"/>
    <w:rsid w:val="0098301F"/>
    <w:rsid w:val="00995D4C"/>
    <w:rsid w:val="009B1258"/>
    <w:rsid w:val="009B18AB"/>
    <w:rsid w:val="009C06B4"/>
    <w:rsid w:val="009C4477"/>
    <w:rsid w:val="009C5643"/>
    <w:rsid w:val="009C5B00"/>
    <w:rsid w:val="009D142B"/>
    <w:rsid w:val="009D230D"/>
    <w:rsid w:val="009D3CB8"/>
    <w:rsid w:val="009D4F4B"/>
    <w:rsid w:val="009E166C"/>
    <w:rsid w:val="009E2596"/>
    <w:rsid w:val="009E5B00"/>
    <w:rsid w:val="009F7DBE"/>
    <w:rsid w:val="00A04798"/>
    <w:rsid w:val="00A052C7"/>
    <w:rsid w:val="00A112BE"/>
    <w:rsid w:val="00A11703"/>
    <w:rsid w:val="00A141FF"/>
    <w:rsid w:val="00A14D1A"/>
    <w:rsid w:val="00A1503D"/>
    <w:rsid w:val="00A16297"/>
    <w:rsid w:val="00A175FD"/>
    <w:rsid w:val="00A21B12"/>
    <w:rsid w:val="00A23FC6"/>
    <w:rsid w:val="00A25600"/>
    <w:rsid w:val="00A2566C"/>
    <w:rsid w:val="00A26C3C"/>
    <w:rsid w:val="00A32C48"/>
    <w:rsid w:val="00A43963"/>
    <w:rsid w:val="00A4746A"/>
    <w:rsid w:val="00A61850"/>
    <w:rsid w:val="00A621EB"/>
    <w:rsid w:val="00A7294B"/>
    <w:rsid w:val="00A73F99"/>
    <w:rsid w:val="00A7582B"/>
    <w:rsid w:val="00A80864"/>
    <w:rsid w:val="00A82500"/>
    <w:rsid w:val="00A8479A"/>
    <w:rsid w:val="00A85F60"/>
    <w:rsid w:val="00A8754F"/>
    <w:rsid w:val="00A90B16"/>
    <w:rsid w:val="00A9523A"/>
    <w:rsid w:val="00A979ED"/>
    <w:rsid w:val="00AA065C"/>
    <w:rsid w:val="00AA0FBC"/>
    <w:rsid w:val="00AA4014"/>
    <w:rsid w:val="00AB66EF"/>
    <w:rsid w:val="00AB7FD5"/>
    <w:rsid w:val="00AC19E1"/>
    <w:rsid w:val="00AE0BD5"/>
    <w:rsid w:val="00AE15B3"/>
    <w:rsid w:val="00AE40D4"/>
    <w:rsid w:val="00AE5032"/>
    <w:rsid w:val="00AE79F4"/>
    <w:rsid w:val="00AF03AD"/>
    <w:rsid w:val="00AF45C9"/>
    <w:rsid w:val="00AF499F"/>
    <w:rsid w:val="00B02A62"/>
    <w:rsid w:val="00B06214"/>
    <w:rsid w:val="00B06A76"/>
    <w:rsid w:val="00B21E33"/>
    <w:rsid w:val="00B2448B"/>
    <w:rsid w:val="00B25F58"/>
    <w:rsid w:val="00B32428"/>
    <w:rsid w:val="00B32E07"/>
    <w:rsid w:val="00B333CF"/>
    <w:rsid w:val="00B34443"/>
    <w:rsid w:val="00B40FA2"/>
    <w:rsid w:val="00B42814"/>
    <w:rsid w:val="00B53A40"/>
    <w:rsid w:val="00B55F6F"/>
    <w:rsid w:val="00B5710C"/>
    <w:rsid w:val="00B63F75"/>
    <w:rsid w:val="00B70BD0"/>
    <w:rsid w:val="00B77F49"/>
    <w:rsid w:val="00B80ED3"/>
    <w:rsid w:val="00B83305"/>
    <w:rsid w:val="00B835BC"/>
    <w:rsid w:val="00B84CE7"/>
    <w:rsid w:val="00B8773B"/>
    <w:rsid w:val="00B87A01"/>
    <w:rsid w:val="00B90861"/>
    <w:rsid w:val="00B90F75"/>
    <w:rsid w:val="00B928EF"/>
    <w:rsid w:val="00B92BA0"/>
    <w:rsid w:val="00B96BDB"/>
    <w:rsid w:val="00B97DA4"/>
    <w:rsid w:val="00BB49E1"/>
    <w:rsid w:val="00BC0504"/>
    <w:rsid w:val="00BD550C"/>
    <w:rsid w:val="00BD56C3"/>
    <w:rsid w:val="00BD6ED7"/>
    <w:rsid w:val="00BE5239"/>
    <w:rsid w:val="00BF3286"/>
    <w:rsid w:val="00BF4435"/>
    <w:rsid w:val="00C01656"/>
    <w:rsid w:val="00C05811"/>
    <w:rsid w:val="00C10BCE"/>
    <w:rsid w:val="00C26456"/>
    <w:rsid w:val="00C30018"/>
    <w:rsid w:val="00C35ED8"/>
    <w:rsid w:val="00C37F4D"/>
    <w:rsid w:val="00C438E1"/>
    <w:rsid w:val="00C47964"/>
    <w:rsid w:val="00C518B3"/>
    <w:rsid w:val="00C543E4"/>
    <w:rsid w:val="00C62EE3"/>
    <w:rsid w:val="00C66C31"/>
    <w:rsid w:val="00C6726E"/>
    <w:rsid w:val="00C70A9A"/>
    <w:rsid w:val="00C722ED"/>
    <w:rsid w:val="00C94253"/>
    <w:rsid w:val="00C9789E"/>
    <w:rsid w:val="00CA35CE"/>
    <w:rsid w:val="00CA4094"/>
    <w:rsid w:val="00CA7E6C"/>
    <w:rsid w:val="00CB44C6"/>
    <w:rsid w:val="00CB50C0"/>
    <w:rsid w:val="00CB723C"/>
    <w:rsid w:val="00CC23ED"/>
    <w:rsid w:val="00CC65E7"/>
    <w:rsid w:val="00CD6325"/>
    <w:rsid w:val="00CD6CE7"/>
    <w:rsid w:val="00CE26FC"/>
    <w:rsid w:val="00CF17E0"/>
    <w:rsid w:val="00CF4D79"/>
    <w:rsid w:val="00CF5A89"/>
    <w:rsid w:val="00D1071D"/>
    <w:rsid w:val="00D24DAD"/>
    <w:rsid w:val="00D32519"/>
    <w:rsid w:val="00D40377"/>
    <w:rsid w:val="00D422D1"/>
    <w:rsid w:val="00D43DD5"/>
    <w:rsid w:val="00D44965"/>
    <w:rsid w:val="00D473FD"/>
    <w:rsid w:val="00D479A4"/>
    <w:rsid w:val="00D53236"/>
    <w:rsid w:val="00D5482B"/>
    <w:rsid w:val="00D555D6"/>
    <w:rsid w:val="00D57938"/>
    <w:rsid w:val="00D6022E"/>
    <w:rsid w:val="00D60242"/>
    <w:rsid w:val="00D62698"/>
    <w:rsid w:val="00D6308A"/>
    <w:rsid w:val="00D64F02"/>
    <w:rsid w:val="00D674AB"/>
    <w:rsid w:val="00D728DE"/>
    <w:rsid w:val="00D75EF8"/>
    <w:rsid w:val="00D76442"/>
    <w:rsid w:val="00D84886"/>
    <w:rsid w:val="00D870E5"/>
    <w:rsid w:val="00D90E29"/>
    <w:rsid w:val="00D9650D"/>
    <w:rsid w:val="00D97041"/>
    <w:rsid w:val="00DA1136"/>
    <w:rsid w:val="00DA1B5A"/>
    <w:rsid w:val="00DA2A9C"/>
    <w:rsid w:val="00DB1E5A"/>
    <w:rsid w:val="00DB26D1"/>
    <w:rsid w:val="00DB2824"/>
    <w:rsid w:val="00DB430E"/>
    <w:rsid w:val="00DB62D5"/>
    <w:rsid w:val="00DC4AF1"/>
    <w:rsid w:val="00DD385B"/>
    <w:rsid w:val="00DD413F"/>
    <w:rsid w:val="00DD4CD8"/>
    <w:rsid w:val="00DD7567"/>
    <w:rsid w:val="00DE6E98"/>
    <w:rsid w:val="00DF0102"/>
    <w:rsid w:val="00DF2698"/>
    <w:rsid w:val="00DF74CC"/>
    <w:rsid w:val="00E00C8F"/>
    <w:rsid w:val="00E04266"/>
    <w:rsid w:val="00E04A5F"/>
    <w:rsid w:val="00E2033A"/>
    <w:rsid w:val="00E23AC2"/>
    <w:rsid w:val="00E25306"/>
    <w:rsid w:val="00E26151"/>
    <w:rsid w:val="00E356AD"/>
    <w:rsid w:val="00E36D9E"/>
    <w:rsid w:val="00E52878"/>
    <w:rsid w:val="00E5334D"/>
    <w:rsid w:val="00E5562C"/>
    <w:rsid w:val="00E56A69"/>
    <w:rsid w:val="00E60B6B"/>
    <w:rsid w:val="00E60E2D"/>
    <w:rsid w:val="00E7085A"/>
    <w:rsid w:val="00E71594"/>
    <w:rsid w:val="00E73495"/>
    <w:rsid w:val="00E759C3"/>
    <w:rsid w:val="00E7688F"/>
    <w:rsid w:val="00E90938"/>
    <w:rsid w:val="00E933DE"/>
    <w:rsid w:val="00EA22A1"/>
    <w:rsid w:val="00EA579B"/>
    <w:rsid w:val="00EB0067"/>
    <w:rsid w:val="00EB0A54"/>
    <w:rsid w:val="00EB571F"/>
    <w:rsid w:val="00ED107C"/>
    <w:rsid w:val="00ED441B"/>
    <w:rsid w:val="00EF4EEC"/>
    <w:rsid w:val="00EF6140"/>
    <w:rsid w:val="00F01E1C"/>
    <w:rsid w:val="00F0261F"/>
    <w:rsid w:val="00F07368"/>
    <w:rsid w:val="00F10918"/>
    <w:rsid w:val="00F254F7"/>
    <w:rsid w:val="00F33A59"/>
    <w:rsid w:val="00F60248"/>
    <w:rsid w:val="00F7444B"/>
    <w:rsid w:val="00F803F4"/>
    <w:rsid w:val="00F829F8"/>
    <w:rsid w:val="00F93630"/>
    <w:rsid w:val="00FB508F"/>
    <w:rsid w:val="00FB5751"/>
    <w:rsid w:val="00FD36B7"/>
    <w:rsid w:val="00FD4A44"/>
    <w:rsid w:val="00FD562C"/>
    <w:rsid w:val="00FE028B"/>
    <w:rsid w:val="00FE40FF"/>
    <w:rsid w:val="00FE4D5F"/>
    <w:rsid w:val="00FF1518"/>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decimalSymbol w:val="."/>
  <w:listSeparator w:val=","/>
  <w14:docId w14:val="5B89AAAE"/>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73495"/>
    <w:pPr>
      <w:keepNext/>
      <w:keepLines/>
      <w:spacing w:before="480"/>
      <w:outlineLvl w:val="0"/>
    </w:pPr>
    <w:rPr>
      <w:rFonts w:asciiTheme="majorHAnsi" w:eastAsiaTheme="majorEastAsia" w:hAnsiTheme="majorHAnsi" w:cstheme="majorBidi"/>
      <w:b/>
      <w:bCs/>
      <w:color w:val="2C6EAB"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73495"/>
    <w:rPr>
      <w:rFonts w:asciiTheme="majorHAnsi" w:eastAsiaTheme="majorEastAsia" w:hAnsiTheme="majorHAnsi" w:cstheme="majorBidi"/>
      <w:b/>
      <w:bCs/>
      <w:color w:val="2C6EAB" w:themeColor="accent1" w:themeShade="B5"/>
      <w:sz w:val="32"/>
      <w:szCs w:val="32"/>
    </w:rPr>
  </w:style>
  <w:style w:type="character" w:styleId="CommentReference">
    <w:name w:val="annotation reference"/>
    <w:basedOn w:val="DefaultParagraphFont"/>
    <w:uiPriority w:val="99"/>
    <w:semiHidden/>
    <w:unhideWhenUsed/>
    <w:rsid w:val="002061D0"/>
    <w:rPr>
      <w:sz w:val="18"/>
      <w:szCs w:val="18"/>
    </w:rPr>
  </w:style>
  <w:style w:type="paragraph" w:styleId="CommentText">
    <w:name w:val="annotation text"/>
    <w:basedOn w:val="Normal"/>
    <w:link w:val="CommentTextChar"/>
    <w:uiPriority w:val="99"/>
    <w:semiHidden/>
    <w:unhideWhenUsed/>
    <w:rsid w:val="002061D0"/>
  </w:style>
  <w:style w:type="character" w:customStyle="1" w:styleId="CommentTextChar">
    <w:name w:val="Comment Text Char"/>
    <w:basedOn w:val="DefaultParagraphFont"/>
    <w:link w:val="CommentText"/>
    <w:uiPriority w:val="99"/>
    <w:semiHidden/>
    <w:rsid w:val="002061D0"/>
  </w:style>
  <w:style w:type="paragraph" w:styleId="CommentSubject">
    <w:name w:val="annotation subject"/>
    <w:basedOn w:val="CommentText"/>
    <w:next w:val="CommentText"/>
    <w:link w:val="CommentSubjectChar"/>
    <w:uiPriority w:val="99"/>
    <w:semiHidden/>
    <w:unhideWhenUsed/>
    <w:rsid w:val="002061D0"/>
    <w:rPr>
      <w:b/>
      <w:bCs/>
      <w:sz w:val="20"/>
      <w:szCs w:val="20"/>
    </w:rPr>
  </w:style>
  <w:style w:type="character" w:customStyle="1" w:styleId="CommentSubjectChar">
    <w:name w:val="Comment Subject Char"/>
    <w:basedOn w:val="CommentTextChar"/>
    <w:link w:val="CommentSubject"/>
    <w:uiPriority w:val="99"/>
    <w:semiHidden/>
    <w:rsid w:val="002061D0"/>
    <w:rPr>
      <w:b/>
      <w:bCs/>
      <w:sz w:val="20"/>
      <w:szCs w:val="20"/>
    </w:rPr>
  </w:style>
  <w:style w:type="paragraph" w:styleId="BalloonText">
    <w:name w:val="Balloon Text"/>
    <w:basedOn w:val="Normal"/>
    <w:link w:val="BalloonTextChar"/>
    <w:uiPriority w:val="99"/>
    <w:semiHidden/>
    <w:unhideWhenUsed/>
    <w:rsid w:val="002061D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061D0"/>
    <w:rPr>
      <w:rFonts w:ascii="Times New Roman" w:hAnsi="Times New Roman" w:cs="Times New Roman"/>
      <w:sz w:val="18"/>
      <w:szCs w:val="18"/>
    </w:rPr>
  </w:style>
  <w:style w:type="paragraph" w:styleId="ListParagraph">
    <w:name w:val="List Paragraph"/>
    <w:basedOn w:val="Normal"/>
    <w:uiPriority w:val="34"/>
    <w:qFormat/>
    <w:rsid w:val="00A73F99"/>
    <w:pPr>
      <w:ind w:left="720"/>
      <w:contextualSpacing/>
    </w:pPr>
  </w:style>
  <w:style w:type="character" w:styleId="Emphasis">
    <w:name w:val="Emphasis"/>
    <w:basedOn w:val="DefaultParagraphFont"/>
    <w:uiPriority w:val="20"/>
    <w:qFormat/>
    <w:rsid w:val="00EB0A54"/>
    <w:rPr>
      <w:i/>
      <w:iCs/>
    </w:rPr>
  </w:style>
  <w:style w:type="character" w:customStyle="1" w:styleId="apple-converted-space">
    <w:name w:val="apple-converted-space"/>
    <w:basedOn w:val="DefaultParagraphFont"/>
    <w:rsid w:val="00EB0A54"/>
  </w:style>
  <w:style w:type="paragraph" w:styleId="NormalWeb">
    <w:name w:val="Normal (Web)"/>
    <w:basedOn w:val="Normal"/>
    <w:uiPriority w:val="99"/>
    <w:semiHidden/>
    <w:unhideWhenUsed/>
    <w:rsid w:val="00233448"/>
    <w:pPr>
      <w:spacing w:before="100" w:beforeAutospacing="1" w:after="100" w:afterAutospacing="1"/>
    </w:pPr>
    <w:rPr>
      <w:rFonts w:ascii="Times New Roman" w:hAnsi="Times New Roman" w:cs="Times New Roman"/>
    </w:rPr>
  </w:style>
  <w:style w:type="paragraph" w:styleId="Revision">
    <w:name w:val="Revision"/>
    <w:hidden/>
    <w:uiPriority w:val="99"/>
    <w:semiHidden/>
    <w:rsid w:val="0060769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857766">
      <w:bodyDiv w:val="1"/>
      <w:marLeft w:val="0"/>
      <w:marRight w:val="0"/>
      <w:marTop w:val="0"/>
      <w:marBottom w:val="0"/>
      <w:divBdr>
        <w:top w:val="none" w:sz="0" w:space="0" w:color="auto"/>
        <w:left w:val="none" w:sz="0" w:space="0" w:color="auto"/>
        <w:bottom w:val="none" w:sz="0" w:space="0" w:color="auto"/>
        <w:right w:val="none" w:sz="0" w:space="0" w:color="auto"/>
      </w:divBdr>
    </w:div>
    <w:div w:id="82534133">
      <w:bodyDiv w:val="1"/>
      <w:marLeft w:val="0"/>
      <w:marRight w:val="0"/>
      <w:marTop w:val="0"/>
      <w:marBottom w:val="0"/>
      <w:divBdr>
        <w:top w:val="none" w:sz="0" w:space="0" w:color="auto"/>
        <w:left w:val="none" w:sz="0" w:space="0" w:color="auto"/>
        <w:bottom w:val="none" w:sz="0" w:space="0" w:color="auto"/>
        <w:right w:val="none" w:sz="0" w:space="0" w:color="auto"/>
      </w:divBdr>
    </w:div>
    <w:div w:id="232201214">
      <w:bodyDiv w:val="1"/>
      <w:marLeft w:val="0"/>
      <w:marRight w:val="0"/>
      <w:marTop w:val="0"/>
      <w:marBottom w:val="0"/>
      <w:divBdr>
        <w:top w:val="none" w:sz="0" w:space="0" w:color="auto"/>
        <w:left w:val="none" w:sz="0" w:space="0" w:color="auto"/>
        <w:bottom w:val="none" w:sz="0" w:space="0" w:color="auto"/>
        <w:right w:val="none" w:sz="0" w:space="0" w:color="auto"/>
      </w:divBdr>
    </w:div>
    <w:div w:id="609552092">
      <w:bodyDiv w:val="1"/>
      <w:marLeft w:val="0"/>
      <w:marRight w:val="0"/>
      <w:marTop w:val="0"/>
      <w:marBottom w:val="0"/>
      <w:divBdr>
        <w:top w:val="none" w:sz="0" w:space="0" w:color="auto"/>
        <w:left w:val="none" w:sz="0" w:space="0" w:color="auto"/>
        <w:bottom w:val="none" w:sz="0" w:space="0" w:color="auto"/>
        <w:right w:val="none" w:sz="0" w:space="0" w:color="auto"/>
      </w:divBdr>
    </w:div>
    <w:div w:id="926034366">
      <w:bodyDiv w:val="1"/>
      <w:marLeft w:val="0"/>
      <w:marRight w:val="0"/>
      <w:marTop w:val="0"/>
      <w:marBottom w:val="0"/>
      <w:divBdr>
        <w:top w:val="none" w:sz="0" w:space="0" w:color="auto"/>
        <w:left w:val="none" w:sz="0" w:space="0" w:color="auto"/>
        <w:bottom w:val="none" w:sz="0" w:space="0" w:color="auto"/>
        <w:right w:val="none" w:sz="0" w:space="0" w:color="auto"/>
      </w:divBdr>
    </w:div>
    <w:div w:id="1306855663">
      <w:bodyDiv w:val="1"/>
      <w:marLeft w:val="0"/>
      <w:marRight w:val="0"/>
      <w:marTop w:val="0"/>
      <w:marBottom w:val="0"/>
      <w:divBdr>
        <w:top w:val="none" w:sz="0" w:space="0" w:color="auto"/>
        <w:left w:val="none" w:sz="0" w:space="0" w:color="auto"/>
        <w:bottom w:val="none" w:sz="0" w:space="0" w:color="auto"/>
        <w:right w:val="none" w:sz="0" w:space="0" w:color="auto"/>
      </w:divBdr>
    </w:div>
    <w:div w:id="1393850642">
      <w:bodyDiv w:val="1"/>
      <w:marLeft w:val="0"/>
      <w:marRight w:val="0"/>
      <w:marTop w:val="0"/>
      <w:marBottom w:val="0"/>
      <w:divBdr>
        <w:top w:val="none" w:sz="0" w:space="0" w:color="auto"/>
        <w:left w:val="none" w:sz="0" w:space="0" w:color="auto"/>
        <w:bottom w:val="none" w:sz="0" w:space="0" w:color="auto"/>
        <w:right w:val="none" w:sz="0" w:space="0" w:color="auto"/>
      </w:divBdr>
    </w:div>
    <w:div w:id="1568345701">
      <w:bodyDiv w:val="1"/>
      <w:marLeft w:val="0"/>
      <w:marRight w:val="0"/>
      <w:marTop w:val="0"/>
      <w:marBottom w:val="0"/>
      <w:divBdr>
        <w:top w:val="none" w:sz="0" w:space="0" w:color="auto"/>
        <w:left w:val="none" w:sz="0" w:space="0" w:color="auto"/>
        <w:bottom w:val="none" w:sz="0" w:space="0" w:color="auto"/>
        <w:right w:val="none" w:sz="0" w:space="0" w:color="auto"/>
      </w:divBdr>
    </w:div>
    <w:div w:id="1632787793">
      <w:bodyDiv w:val="1"/>
      <w:marLeft w:val="0"/>
      <w:marRight w:val="0"/>
      <w:marTop w:val="0"/>
      <w:marBottom w:val="0"/>
      <w:divBdr>
        <w:top w:val="none" w:sz="0" w:space="0" w:color="auto"/>
        <w:left w:val="none" w:sz="0" w:space="0" w:color="auto"/>
        <w:bottom w:val="none" w:sz="0" w:space="0" w:color="auto"/>
        <w:right w:val="none" w:sz="0" w:space="0" w:color="auto"/>
      </w:divBdr>
    </w:div>
    <w:div w:id="1794640841">
      <w:bodyDiv w:val="1"/>
      <w:marLeft w:val="0"/>
      <w:marRight w:val="0"/>
      <w:marTop w:val="0"/>
      <w:marBottom w:val="0"/>
      <w:divBdr>
        <w:top w:val="none" w:sz="0" w:space="0" w:color="auto"/>
        <w:left w:val="none" w:sz="0" w:space="0" w:color="auto"/>
        <w:bottom w:val="none" w:sz="0" w:space="0" w:color="auto"/>
        <w:right w:val="none" w:sz="0" w:space="0" w:color="auto"/>
      </w:divBdr>
    </w:div>
    <w:div w:id="1828520690">
      <w:bodyDiv w:val="1"/>
      <w:marLeft w:val="0"/>
      <w:marRight w:val="0"/>
      <w:marTop w:val="0"/>
      <w:marBottom w:val="0"/>
      <w:divBdr>
        <w:top w:val="none" w:sz="0" w:space="0" w:color="auto"/>
        <w:left w:val="none" w:sz="0" w:space="0" w:color="auto"/>
        <w:bottom w:val="none" w:sz="0" w:space="0" w:color="auto"/>
        <w:right w:val="none" w:sz="0" w:space="0" w:color="auto"/>
      </w:divBdr>
    </w:div>
    <w:div w:id="1853716283">
      <w:bodyDiv w:val="1"/>
      <w:marLeft w:val="0"/>
      <w:marRight w:val="0"/>
      <w:marTop w:val="0"/>
      <w:marBottom w:val="0"/>
      <w:divBdr>
        <w:top w:val="none" w:sz="0" w:space="0" w:color="auto"/>
        <w:left w:val="none" w:sz="0" w:space="0" w:color="auto"/>
        <w:bottom w:val="none" w:sz="0" w:space="0" w:color="auto"/>
        <w:right w:val="none" w:sz="0" w:space="0" w:color="auto"/>
      </w:divBdr>
    </w:div>
    <w:div w:id="1891335561">
      <w:bodyDiv w:val="1"/>
      <w:marLeft w:val="0"/>
      <w:marRight w:val="0"/>
      <w:marTop w:val="0"/>
      <w:marBottom w:val="0"/>
      <w:divBdr>
        <w:top w:val="none" w:sz="0" w:space="0" w:color="auto"/>
        <w:left w:val="none" w:sz="0" w:space="0" w:color="auto"/>
        <w:bottom w:val="none" w:sz="0" w:space="0" w:color="auto"/>
        <w:right w:val="none" w:sz="0" w:space="0" w:color="auto"/>
      </w:divBdr>
    </w:div>
    <w:div w:id="1968469507">
      <w:bodyDiv w:val="1"/>
      <w:marLeft w:val="0"/>
      <w:marRight w:val="0"/>
      <w:marTop w:val="0"/>
      <w:marBottom w:val="0"/>
      <w:divBdr>
        <w:top w:val="none" w:sz="0" w:space="0" w:color="auto"/>
        <w:left w:val="none" w:sz="0" w:space="0" w:color="auto"/>
        <w:bottom w:val="none" w:sz="0" w:space="0" w:color="auto"/>
        <w:right w:val="none" w:sz="0" w:space="0" w:color="auto"/>
      </w:divBdr>
    </w:div>
    <w:div w:id="2100828033">
      <w:bodyDiv w:val="1"/>
      <w:marLeft w:val="0"/>
      <w:marRight w:val="0"/>
      <w:marTop w:val="0"/>
      <w:marBottom w:val="0"/>
      <w:divBdr>
        <w:top w:val="none" w:sz="0" w:space="0" w:color="auto"/>
        <w:left w:val="none" w:sz="0" w:space="0" w:color="auto"/>
        <w:bottom w:val="none" w:sz="0" w:space="0" w:color="auto"/>
        <w:right w:val="none" w:sz="0" w:space="0" w:color="auto"/>
      </w:divBdr>
    </w:div>
    <w:div w:id="211216092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comments" Target="comments.xml"/><Relationship Id="rId6" Type="http://schemas.microsoft.com/office/2011/relationships/commentsExtended" Target="commentsExtended.xml"/><Relationship Id="rId7" Type="http://schemas.openxmlformats.org/officeDocument/2006/relationships/fontTable" Target="fontTable.xml"/><Relationship Id="rId8" Type="http://schemas.microsoft.com/office/2011/relationships/people" Target="people.xml"/><Relationship Id="rId9"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042</TotalTime>
  <Pages>9</Pages>
  <Words>10267</Words>
  <Characters>58524</Characters>
  <Application>Microsoft Macintosh Word</Application>
  <DocSecurity>0</DocSecurity>
  <Lines>487</Lines>
  <Paragraphs>137</Paragraphs>
  <ScaleCrop>false</ScaleCrop>
  <HeadingPairs>
    <vt:vector size="4" baseType="variant">
      <vt:variant>
        <vt:lpstr>Title</vt:lpstr>
      </vt:variant>
      <vt:variant>
        <vt:i4>1</vt:i4>
      </vt:variant>
      <vt:variant>
        <vt:lpstr>Headings</vt:lpstr>
      </vt:variant>
      <vt:variant>
        <vt:i4>4</vt:i4>
      </vt:variant>
    </vt:vector>
  </HeadingPairs>
  <TitlesOfParts>
    <vt:vector size="5" baseType="lpstr">
      <vt:lpstr/>
      <vt:lpstr>Dexamethasone-Induced Insulin Resistance is Worsened in the Presence of Obesity </vt:lpstr>
      <vt:lpstr>HFD-Induced Liver Steatosis is Worsened in Dexamethasone Treated mice</vt:lpstr>
      <vt:lpstr>Dexamethasone Causes Decreased Fat Mass in HFD-Fed Mice</vt:lpstr>
      <vt:lpstr>Acknowledgements</vt:lpstr>
    </vt:vector>
  </TitlesOfParts>
  <LinksUpToDate>false</LinksUpToDate>
  <CharactersWithSpaces>6865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359</cp:revision>
  <dcterms:created xsi:type="dcterms:W3CDTF">2016-09-21T15:11:00Z</dcterms:created>
  <dcterms:modified xsi:type="dcterms:W3CDTF">2017-07-21T16: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79a05dc-788f-3465-a003-ad48d6833d11</vt:lpwstr>
  </property>
  <property fmtid="{D5CDD505-2E9C-101B-9397-08002B2CF9AE}" pid="4" name="Mendeley Citation Style_1">
    <vt:lpwstr>http://www.zotero.org/styles/journal-of-nutrition</vt:lpwstr>
  </property>
</Properties>
</file>